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F0999" w14:textId="3FC9862F" w:rsidR="001F1604" w:rsidRDefault="00B56659" w:rsidP="00CC6FF1">
      <w:pPr>
        <w:pStyle w:val="Heading1"/>
        <w:spacing w:line="240" w:lineRule="auto"/>
        <w:jc w:val="center"/>
      </w:pPr>
      <w:r>
        <w:t>PERANCANGAN SISTEM INFORMASI LAYANAN LPPAIK (LEMBAGA PENGKAJIAN DAN PENERAPAN AL-ISLAM &amp; KEMUHAMMADIYAHAN) UNIVERSITAS MUHAMMADIYAH KENDARI BERBASIS WEB</w:t>
      </w:r>
    </w:p>
    <w:p w14:paraId="5736061D" w14:textId="2ABF0867" w:rsidR="006E03B8" w:rsidRDefault="006E03B8" w:rsidP="00CC6FF1">
      <w:pPr>
        <w:spacing w:line="240" w:lineRule="auto"/>
        <w:jc w:val="center"/>
      </w:pPr>
    </w:p>
    <w:p w14:paraId="7DB214C8" w14:textId="33D433CB" w:rsidR="006E03B8" w:rsidRDefault="006E03B8" w:rsidP="00CC6FF1">
      <w:pPr>
        <w:spacing w:line="240" w:lineRule="auto"/>
        <w:jc w:val="center"/>
      </w:pPr>
    </w:p>
    <w:p w14:paraId="6ED3C564" w14:textId="220D11F8" w:rsidR="006E03B8" w:rsidRDefault="00B00FF6" w:rsidP="00CC6FF1">
      <w:pPr>
        <w:spacing w:line="240" w:lineRule="auto"/>
        <w:jc w:val="center"/>
      </w:pPr>
      <w:r>
        <w:rPr>
          <w:noProof/>
        </w:rPr>
        <w:drawing>
          <wp:inline distT="0" distB="0" distL="0" distR="0" wp14:anchorId="264D5DCE" wp14:editId="01147F48">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A771B5A" w14:textId="20BB6F6D" w:rsidR="00BF0D08" w:rsidRDefault="00BF0D08" w:rsidP="00CC6FF1">
      <w:pPr>
        <w:spacing w:line="240" w:lineRule="auto"/>
        <w:jc w:val="center"/>
      </w:pPr>
    </w:p>
    <w:p w14:paraId="51AE5F98" w14:textId="77777777" w:rsidR="00CC6FF1" w:rsidRDefault="00CC6FF1" w:rsidP="00CC6FF1">
      <w:pPr>
        <w:spacing w:line="240" w:lineRule="auto"/>
        <w:jc w:val="center"/>
      </w:pPr>
    </w:p>
    <w:p w14:paraId="08C4006C" w14:textId="4A345E44" w:rsidR="00BF0D08" w:rsidRDefault="00BF0D08" w:rsidP="00707C10">
      <w:pPr>
        <w:pStyle w:val="Heading2"/>
        <w:numPr>
          <w:ilvl w:val="0"/>
          <w:numId w:val="0"/>
        </w:numPr>
        <w:spacing w:line="240" w:lineRule="auto"/>
        <w:jc w:val="center"/>
      </w:pPr>
      <w:r>
        <w:t>MUHAMMAD ARSIL ALHABSY</w:t>
      </w:r>
    </w:p>
    <w:p w14:paraId="56114153" w14:textId="79251CB2" w:rsidR="00BF0D08" w:rsidRDefault="00BF0D08" w:rsidP="000D7F45">
      <w:pPr>
        <w:pStyle w:val="Heading2"/>
        <w:numPr>
          <w:ilvl w:val="0"/>
          <w:numId w:val="0"/>
        </w:numPr>
        <w:spacing w:line="240" w:lineRule="auto"/>
        <w:jc w:val="center"/>
      </w:pPr>
      <w:r>
        <w:t>NIM. 21916042</w:t>
      </w:r>
    </w:p>
    <w:p w14:paraId="5BBA9A39" w14:textId="77777777" w:rsidR="00CC6FF1" w:rsidRDefault="00CC6FF1" w:rsidP="00CC6FF1">
      <w:pPr>
        <w:spacing w:line="240" w:lineRule="auto"/>
        <w:jc w:val="center"/>
      </w:pPr>
    </w:p>
    <w:p w14:paraId="5C67B057" w14:textId="4098D4E1" w:rsidR="00BF0D08" w:rsidRDefault="00BF0D08" w:rsidP="00707C10">
      <w:pPr>
        <w:pStyle w:val="Heading2"/>
        <w:numPr>
          <w:ilvl w:val="0"/>
          <w:numId w:val="0"/>
        </w:numPr>
        <w:spacing w:line="240" w:lineRule="auto"/>
        <w:jc w:val="center"/>
      </w:pPr>
      <w:r>
        <w:t>PROPOSAL PENELITIAN</w:t>
      </w:r>
    </w:p>
    <w:p w14:paraId="422B9F65" w14:textId="24B84D34" w:rsidR="00BF0D08" w:rsidRDefault="00BF0D08" w:rsidP="00CC6FF1">
      <w:pPr>
        <w:spacing w:line="240" w:lineRule="auto"/>
        <w:jc w:val="center"/>
      </w:pPr>
    </w:p>
    <w:p w14:paraId="62EF71C1" w14:textId="71405B45" w:rsidR="00BF0D08" w:rsidRDefault="00BF0D08" w:rsidP="00707C10">
      <w:pPr>
        <w:pStyle w:val="Heading2"/>
        <w:numPr>
          <w:ilvl w:val="0"/>
          <w:numId w:val="0"/>
        </w:numPr>
        <w:spacing w:line="240" w:lineRule="auto"/>
        <w:ind w:left="774" w:right="1134"/>
        <w:jc w:val="center"/>
      </w:pPr>
      <w:r>
        <w:t>Diajukan Sebagai Salah Satu Syarat Untuk Mengajukan Seminar Proposal Penelitian</w:t>
      </w:r>
    </w:p>
    <w:p w14:paraId="1750542C" w14:textId="0B08004C" w:rsidR="00CC6FF1" w:rsidRDefault="00CC6FF1" w:rsidP="00CC6FF1">
      <w:pPr>
        <w:spacing w:line="240" w:lineRule="auto"/>
      </w:pPr>
    </w:p>
    <w:p w14:paraId="4D0025EC" w14:textId="19BB9F0F" w:rsidR="00CC6FF1" w:rsidRDefault="00CC6FF1" w:rsidP="00CC6FF1">
      <w:pPr>
        <w:spacing w:line="240" w:lineRule="auto"/>
      </w:pPr>
    </w:p>
    <w:p w14:paraId="4DD1D180" w14:textId="77777777" w:rsidR="00CC6FF1" w:rsidRDefault="00CC6FF1" w:rsidP="00CC6FF1">
      <w:pPr>
        <w:spacing w:line="240" w:lineRule="auto"/>
      </w:pPr>
    </w:p>
    <w:p w14:paraId="6294AAA2" w14:textId="07D10020" w:rsidR="00BF0D08" w:rsidRDefault="00BF0D08" w:rsidP="00707C10">
      <w:pPr>
        <w:pStyle w:val="Heading2"/>
        <w:numPr>
          <w:ilvl w:val="0"/>
          <w:numId w:val="0"/>
        </w:numPr>
        <w:spacing w:line="240" w:lineRule="auto"/>
        <w:jc w:val="center"/>
      </w:pPr>
      <w:r>
        <w:t>PROGRAM STUDI PENDIDIKAN TEKNOLOGI INFORMASI</w:t>
      </w:r>
    </w:p>
    <w:p w14:paraId="236EAD59" w14:textId="4DC4D77B" w:rsidR="00BF0D08" w:rsidRDefault="00BF0D08" w:rsidP="00707C10">
      <w:pPr>
        <w:pStyle w:val="Heading2"/>
        <w:numPr>
          <w:ilvl w:val="0"/>
          <w:numId w:val="0"/>
        </w:numPr>
        <w:spacing w:line="240" w:lineRule="auto"/>
        <w:jc w:val="center"/>
      </w:pPr>
      <w:r>
        <w:t>FAKULTAS KEGURUAN DAN ILMU PENDIDIKAN</w:t>
      </w:r>
    </w:p>
    <w:p w14:paraId="2C36741A" w14:textId="138B6CAB" w:rsidR="00BF0D08" w:rsidRDefault="00BF0D08" w:rsidP="00707C10">
      <w:pPr>
        <w:pStyle w:val="Heading2"/>
        <w:numPr>
          <w:ilvl w:val="0"/>
          <w:numId w:val="0"/>
        </w:numPr>
        <w:spacing w:line="240" w:lineRule="auto"/>
        <w:jc w:val="center"/>
      </w:pPr>
      <w:r>
        <w:t>UNIVERSITAS MUHAMMADIYAH KENDARI</w:t>
      </w:r>
    </w:p>
    <w:p w14:paraId="66D48D92" w14:textId="3912DD19" w:rsidR="00BF0D08" w:rsidRPr="00BF0D08" w:rsidRDefault="00BF0D08" w:rsidP="00707C10">
      <w:pPr>
        <w:pStyle w:val="Heading2"/>
        <w:numPr>
          <w:ilvl w:val="0"/>
          <w:numId w:val="0"/>
        </w:numPr>
        <w:spacing w:line="240" w:lineRule="auto"/>
        <w:jc w:val="center"/>
      </w:pPr>
      <w:r>
        <w:t>KENDARI</w:t>
      </w:r>
    </w:p>
    <w:p w14:paraId="7B94FB69" w14:textId="3408B998" w:rsidR="00BF0D08" w:rsidRDefault="00BF0D08" w:rsidP="00707C10">
      <w:pPr>
        <w:pStyle w:val="Heading2"/>
        <w:numPr>
          <w:ilvl w:val="0"/>
          <w:numId w:val="0"/>
        </w:numPr>
        <w:spacing w:line="240" w:lineRule="auto"/>
        <w:jc w:val="center"/>
      </w:pPr>
      <w:r>
        <w:t>2023</w:t>
      </w:r>
    </w:p>
    <w:p w14:paraId="437EF90C" w14:textId="39062F92" w:rsidR="00BF0D08" w:rsidRDefault="00BF0D08" w:rsidP="006E03B8">
      <w:pPr>
        <w:jc w:val="center"/>
      </w:pPr>
    </w:p>
    <w:p w14:paraId="09511EF4" w14:textId="77777777" w:rsidR="00CC6FF1" w:rsidRDefault="00CC6FF1" w:rsidP="00CC6FF1">
      <w:pPr>
        <w:pStyle w:val="Heading1"/>
        <w:spacing w:line="240" w:lineRule="auto"/>
        <w:jc w:val="center"/>
      </w:pPr>
      <w:r>
        <w:lastRenderedPageBreak/>
        <w:t xml:space="preserve">BAB I </w:t>
      </w:r>
    </w:p>
    <w:p w14:paraId="6A2E4D73" w14:textId="489A1811" w:rsidR="00CC6FF1" w:rsidRDefault="00CC6FF1" w:rsidP="00CC6FF1">
      <w:pPr>
        <w:pStyle w:val="Heading1"/>
        <w:spacing w:line="240" w:lineRule="auto"/>
        <w:jc w:val="center"/>
      </w:pPr>
      <w:commentRangeStart w:id="0"/>
      <w:r>
        <w:t>PENDAHULUAN</w:t>
      </w:r>
      <w:commentRangeEnd w:id="0"/>
      <w:r w:rsidR="00752F71">
        <w:rPr>
          <w:rStyle w:val="CommentReference"/>
          <w:rFonts w:eastAsiaTheme="minorHAnsi" w:cstheme="minorBidi"/>
          <w:b w:val="0"/>
        </w:rPr>
        <w:commentReference w:id="0"/>
      </w:r>
    </w:p>
    <w:p w14:paraId="5A9A280E" w14:textId="77777777" w:rsidR="003F3AFA" w:rsidRPr="003F3AFA" w:rsidRDefault="003F3AFA" w:rsidP="003F3AFA"/>
    <w:p w14:paraId="40DEB7DE" w14:textId="62C9F1BD" w:rsidR="00CC6FF1" w:rsidRDefault="00707C10" w:rsidP="00707C10">
      <w:pPr>
        <w:pStyle w:val="Heading2"/>
        <w:ind w:left="426" w:hanging="426"/>
      </w:pPr>
      <w:commentRangeStart w:id="1"/>
      <w:r>
        <w:t>Latar Belakang</w:t>
      </w:r>
      <w:commentRangeEnd w:id="1"/>
      <w:r w:rsidR="00752F71">
        <w:rPr>
          <w:rStyle w:val="CommentReference"/>
          <w:rFonts w:eastAsiaTheme="minorHAnsi" w:cstheme="minorBidi"/>
          <w:b w:val="0"/>
        </w:rPr>
        <w:commentReference w:id="1"/>
      </w:r>
    </w:p>
    <w:p w14:paraId="527DD272" w14:textId="77777777" w:rsidR="00531141" w:rsidRPr="00531141" w:rsidRDefault="00531141" w:rsidP="00531141"/>
    <w:p w14:paraId="36F63636" w14:textId="5458EDC3" w:rsidR="00843596" w:rsidRDefault="00124A62" w:rsidP="00843596">
      <w:pPr>
        <w:ind w:firstLine="426"/>
        <w:jc w:val="both"/>
        <w:rPr>
          <w:rFonts w:ascii="Times New Roman" w:hAnsi="Times New Roman" w:cs="Times New Roman"/>
        </w:rPr>
      </w:pPr>
      <w:r w:rsidRPr="00124A62">
        <w:rPr>
          <w:rFonts w:ascii="Times New Roman" w:hAnsi="Times New Roman" w:cs="Times New Roman"/>
        </w:rPr>
        <w:t xml:space="preserve">Saat Ini, Perkembangan Teknologi Informasi Di Dunia Telah Berkembang </w:t>
      </w:r>
      <w:r>
        <w:rPr>
          <w:rFonts w:ascii="Times New Roman" w:hAnsi="Times New Roman" w:cs="Times New Roman"/>
        </w:rPr>
        <w:t xml:space="preserve">Sangat </w:t>
      </w:r>
      <w:r w:rsidRPr="00124A62">
        <w:rPr>
          <w:rFonts w:ascii="Times New Roman" w:hAnsi="Times New Roman" w:cs="Times New Roman"/>
        </w:rPr>
        <w:t>Pesat Termasuk Diantaranya Adalah Indonesia. Dengan Berkembangnya Ilmu Pengetahuan Di Bidang Teknologi Informasi Komputer, Sistem Informasi Menjadi Sebuah Kombinasi Antara Teknologi Informasi Dengan Aktifitas Seseorang Yang Menggunakan Teknologi Informasi Terkait Untuk Mendukung Operasi Dan Manajemen Yang Diperlukan. Dalam Penggunaannya, Sistem Teknologi Informasi Tidak Hanya Merujuk Kepada Interaksi Antara Orang, Proses, Data, Dan Teknologi Saja, Melainkan Juga Dapat Medukung Proses Perancangan Sistem Informasi Layanan Lppaik (Lembaga Pengkajian Dan Penerapan Al-Islam &amp; Kemuhammadiyahan) Universitas Muhammadiyah Kendari Berbasis Web</w:t>
      </w:r>
      <w:r>
        <w:rPr>
          <w:rFonts w:ascii="Times New Roman" w:hAnsi="Times New Roman" w:cs="Times New Roman"/>
        </w:rPr>
        <w:t xml:space="preserve"> </w:t>
      </w:r>
      <w:r w:rsidR="00637C59">
        <w:rPr>
          <w:rFonts w:ascii="Times New Roman" w:hAnsi="Times New Roman" w:cs="Times New Roman"/>
        </w:rPr>
        <w:t xml:space="preserve">yang kita kenal dari dulu sistem lembaga pengkajian dan penerapan Al-Islam dan kemuhammadiyaan itu masih di laksanakan secara manual seiring perkembangan terknologi informasi yang berada di wilayah Universitas Muhammadiayah kendari maka saya berencana membuat salah satu teknologi informasi yang berbentuk website degan yang berbentuk modul pengkajian, dan BTQ akan di laksanakan melalui sebuah layanan website agar mahasiswa universitas Muhammadiyah kendari lebih </w:t>
      </w:r>
      <w:r w:rsidR="00843596">
        <w:rPr>
          <w:rFonts w:ascii="Times New Roman" w:hAnsi="Times New Roman" w:cs="Times New Roman"/>
        </w:rPr>
        <w:t>mudah mengetahui informasi kegitan penkajian dan baca tulis Al-Quran yang akan di laksanakan.</w:t>
      </w:r>
    </w:p>
    <w:p w14:paraId="18B394DE" w14:textId="40D16669" w:rsidR="00DA3AE8" w:rsidRPr="00843596" w:rsidRDefault="00843596" w:rsidP="00843596">
      <w:pPr>
        <w:ind w:firstLine="426"/>
        <w:jc w:val="both"/>
        <w:rPr>
          <w:rFonts w:ascii="Times New Roman" w:hAnsi="Times New Roman" w:cs="Times New Roman"/>
        </w:rPr>
      </w:pPr>
      <w:r w:rsidRPr="00124A62">
        <w:rPr>
          <w:rFonts w:ascii="Times New Roman" w:hAnsi="Times New Roman" w:cs="Times New Roman"/>
        </w:rPr>
        <w:t>Perancangan Sistem Informasi Layanan Lppaik (Lembaga Pengkajian Dan Penerapan Al-Islam &amp; Kemuhammadiyahan) Universitas Muhammadiyah Kendari Berbasis Web</w:t>
      </w:r>
      <w:r>
        <w:rPr>
          <w:rFonts w:ascii="Times New Roman" w:hAnsi="Times New Roman" w:cs="Times New Roman"/>
        </w:rPr>
        <w:t xml:space="preserve"> menjadi sangat penting di universitas muhammadiyah kendari karena pada dasarnya karena </w:t>
      </w:r>
      <w:r w:rsidR="00DA3AE8">
        <w:t>Universitas Muhammadiyah Kendari</w:t>
      </w:r>
      <w:r w:rsidR="00322224">
        <w:t xml:space="preserve"> (UMK)</w:t>
      </w:r>
      <w:r w:rsidR="00DA3AE8">
        <w:t xml:space="preserve"> merupakan salah satu </w:t>
      </w:r>
      <w:r w:rsidR="00F61330">
        <w:t>P</w:t>
      </w:r>
      <w:r w:rsidR="00DA3AE8">
        <w:t xml:space="preserve">erguruan </w:t>
      </w:r>
      <w:r w:rsidR="00F61330">
        <w:t>T</w:t>
      </w:r>
      <w:r w:rsidR="00DA3AE8">
        <w:t xml:space="preserve">inggi </w:t>
      </w:r>
      <w:r w:rsidR="00F61330">
        <w:t>M</w:t>
      </w:r>
      <w:r w:rsidR="00DA3AE8">
        <w:t xml:space="preserve">uhammadiyah yang berada di Sulawesi </w:t>
      </w:r>
      <w:r w:rsidR="00F61330">
        <w:t>T</w:t>
      </w:r>
      <w:r w:rsidR="00DA3AE8">
        <w:t xml:space="preserve">enggara. </w:t>
      </w:r>
      <w:r w:rsidR="00322224">
        <w:t xml:space="preserve">UMK </w:t>
      </w:r>
      <w:r w:rsidR="00AB2B63">
        <w:t xml:space="preserve">memiliki izin operasional berdasarkan Surat Keputusan Mentri Pendidikan Nasional Nomor 149/D/O/2001 Tanggal 30 Agustus 2001, tentang pemberian izin penyeleggaraan program-program studi dan pendirian Universitas Muhammadiyah Kendari oleh Majelesi Pendidikan Tinggi Muhammadiyah/ Pimpinan Wilayah Muhammadiyah Sulawesi tenggara. </w:t>
      </w:r>
      <w:r w:rsidR="00322224">
        <w:t xml:space="preserve">UMK </w:t>
      </w:r>
      <w:r w:rsidR="00286003">
        <w:t>memiliki visi dan misi untuk membangun Universitas berkemajuan, unggul, berdaya saing tinggi dengan mengembangkan kepribadian akhlak mulia dengan melatih, membimbing, dan mendidik mahasiswa dalam rangka penguasaan ilmu pengetahuan dan teknologi.</w:t>
      </w:r>
    </w:p>
    <w:p w14:paraId="54BD3695" w14:textId="65B4BFDC" w:rsidR="00E861A8" w:rsidRDefault="004B7C0A" w:rsidP="00FE21D2">
      <w:pPr>
        <w:ind w:firstLine="720"/>
        <w:jc w:val="both"/>
      </w:pPr>
      <w:commentRangeStart w:id="2"/>
      <w:r>
        <w:lastRenderedPageBreak/>
        <w:t xml:space="preserve">Dalam </w:t>
      </w:r>
      <w:r w:rsidR="006614AF">
        <w:fldChar w:fldCharType="begin" w:fldLock="1"/>
      </w:r>
      <w:r w:rsidR="00016A6E">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eviouslyFormattedCitation":"(Rostitawati, 2018)"},"properties":{"noteIndex":0},"schema":"https://github.com/citation-style-language/schema/raw/master/csl-citation.json"}</w:instrText>
      </w:r>
      <w:r w:rsidR="006614AF">
        <w:fldChar w:fldCharType="separate"/>
      </w:r>
      <w:r w:rsidR="00FC15A8" w:rsidRPr="00FC15A8">
        <w:rPr>
          <w:noProof/>
        </w:rPr>
        <w:t>(Rostitawati, 2018)</w:t>
      </w:r>
      <w:r w:rsidR="006614AF">
        <w:fldChar w:fldCharType="end"/>
      </w:r>
      <w:r w:rsidR="00FC15A8">
        <w:t xml:space="preserve"> menyatakan bahwa</w:t>
      </w:r>
      <w:r w:rsidR="006614AF">
        <w:t xml:space="preserve"> Akhlak menjadi salah satu tujuan pendidikan, dikarenakan akhlak yang mulia akan mengarah kepada perilaku dan sikap yang positif. Salah satu cara untuk memperolah akhlak yang muli</w:t>
      </w:r>
      <w:r w:rsidR="00C64D13">
        <w:t>a</w:t>
      </w:r>
      <w:r w:rsidR="006614AF">
        <w:t xml:space="preserve"> adalah mencontoh peribadi yang mulia yaitu Rasulullah</w:t>
      </w:r>
      <w:r w:rsidR="00F61330">
        <w:t xml:space="preserve"> SAW</w:t>
      </w:r>
      <w:r w:rsidR="006614AF">
        <w:t xml:space="preserve">, sebagaimana yang terdapat pada QS Al Ahzab ayat ke 21 </w:t>
      </w:r>
      <w:r w:rsidR="00FC15A8">
        <w:t xml:space="preserve">yang </w:t>
      </w:r>
      <w:r w:rsidR="006614AF">
        <w:t>artinya: “Sun</w:t>
      </w:r>
      <w:r w:rsidR="00090CF2">
        <w:t>g</w:t>
      </w:r>
      <w:r w:rsidR="006614AF">
        <w:t>guh telah ada pada (diri) Rasulullah itu suri teladan yang baik bagimu (yaitu) bagi orang yang mengharap (rahmat) Allah dan (kedatangan) hari kiamat dan dia banyak menyebut Allah</w:t>
      </w:r>
      <w:r w:rsidR="007C4C83">
        <w:t>”</w:t>
      </w:r>
      <w:r w:rsidR="009D7220">
        <w:t>.</w:t>
      </w:r>
      <w:r w:rsidR="00E861A8">
        <w:t xml:space="preserve"> </w:t>
      </w:r>
    </w:p>
    <w:p w14:paraId="25772F0A" w14:textId="539C586A" w:rsidR="00025608" w:rsidRDefault="00F61330" w:rsidP="00FE21D2">
      <w:pPr>
        <w:ind w:firstLine="720"/>
        <w:jc w:val="both"/>
      </w:pPr>
      <w:r>
        <w:t>Allah SWT hanya menilai hamba-Nya berdasarkan ketaqwaan, amal shaleh dan ahlak yang baik</w:t>
      </w:r>
      <w:r w:rsidR="00016A6E">
        <w:t>,</w:t>
      </w:r>
      <w:r>
        <w:t xml:space="preserve"> </w:t>
      </w:r>
      <w:r w:rsidR="00016A6E">
        <w:t xml:space="preserve">yang dilakukan oleh hamba-Nya. Dalam </w:t>
      </w:r>
      <w:r w:rsidR="00016A6E">
        <w:fldChar w:fldCharType="begin" w:fldLock="1"/>
      </w:r>
      <w:r w:rsidR="007A7E1C">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stitawati","given":"Tita","non-dropping-particle":"","parse-names":false,"suffix":""}],"container-title":"Angewandte Chemie International Edition, 6(11), 951–952.","id":"ITEM-1","issued":{"date-parts":[["2018"]]},"page":"10-27","title":"Konsep Pendidikan Akhlak Dalam Alquran","type":"article-journal","volume":"11"},"uris":["http://www.mendeley.com/documents/?uuid=1ec48f67-6add-4cfe-bdbb-34b0edcaf08d"]}],"mendeley":{"formattedCitation":"(Rostitawati, 2018)","plainTextFormattedCitation":"(Rostitawati, 2018)","previouslyFormattedCitation":"(Rostitawati, 2018)"},"properties":{"noteIndex":0},"schema":"https://github.com/citation-style-language/schema/raw/master/csl-citation.json"}</w:instrText>
      </w:r>
      <w:r w:rsidR="00016A6E">
        <w:fldChar w:fldCharType="separate"/>
      </w:r>
      <w:r w:rsidR="00016A6E" w:rsidRPr="00016A6E">
        <w:rPr>
          <w:noProof/>
        </w:rPr>
        <w:t>(Rostitawati, 2018)</w:t>
      </w:r>
      <w:r w:rsidR="00016A6E">
        <w:fldChar w:fldCharType="end"/>
      </w:r>
      <w:r w:rsidR="00016A6E">
        <w:t xml:space="preserve"> juga menyebutkan</w:t>
      </w:r>
      <w:r w:rsidR="008111D1">
        <w:t>,</w:t>
      </w:r>
      <w:r w:rsidR="00016A6E">
        <w:t xml:space="preserve"> Rasullulah SAW sebagai suri tauladan dikarenakan beliau memiliki sifat-sifat yang terpuji dan menjadi </w:t>
      </w:r>
      <w:r w:rsidR="00016A6E" w:rsidRPr="00016A6E">
        <w:rPr>
          <w:i/>
          <w:iCs/>
        </w:rPr>
        <w:t>role model</w:t>
      </w:r>
      <w:r w:rsidR="00016A6E">
        <w:t xml:space="preserve"> bagi keluarga, sahabat dan ummatnya. Hisam Bin Amir pernah bertanya kepada Aisyah RA tentang akhlak Rasullulah SAW. Aisyah menjawab, “Akhlak Nabi SAW adalah Alquran” (HR Mulim)</w:t>
      </w:r>
      <w:r w:rsidR="004A76C8">
        <w:t xml:space="preserve">. </w:t>
      </w:r>
    </w:p>
    <w:p w14:paraId="42F06D28" w14:textId="4A40728C" w:rsidR="00E861A8" w:rsidRDefault="004A76C8" w:rsidP="00FE21D2">
      <w:pPr>
        <w:ind w:firstLine="720"/>
        <w:jc w:val="both"/>
      </w:pPr>
      <w:r>
        <w:t xml:space="preserve">Terdapat banyak keutaman dalam mempelajari Al-Qur’an. Rasulullah SAW bersabda: “Siapa saja membaca satu huruf dari Kitabullah (Alquran) maka dia akan mendapat satu kebaikan. Sedangkan satu kebaikan dilipatkan kepada sepuluh semisalnya. Aku tidak mengatakan </w:t>
      </w:r>
      <w:r w:rsidRPr="004A76C8">
        <w:t xml:space="preserve">alif lâm mîm satu huruf. Akan tetapi, alif satu huruf, lâm satu huruf, dan mîm satu huruf.” </w:t>
      </w:r>
      <w:r>
        <w:t xml:space="preserve"> (HR At-Tirmizi).</w:t>
      </w:r>
      <w:commentRangeEnd w:id="2"/>
      <w:r w:rsidR="00752F71">
        <w:rPr>
          <w:rStyle w:val="CommentReference"/>
        </w:rPr>
        <w:commentReference w:id="2"/>
      </w:r>
    </w:p>
    <w:p w14:paraId="33D32ECE" w14:textId="29C39BDA" w:rsidR="00322224" w:rsidRDefault="00A4373A" w:rsidP="00322224">
      <w:pPr>
        <w:ind w:firstLine="720"/>
        <w:jc w:val="both"/>
      </w:pPr>
      <w:r>
        <w:softHyphen/>
      </w:r>
      <w:r w:rsidR="00322224">
        <w:t>Dalam hal ini,</w:t>
      </w:r>
      <w:r w:rsidR="00025608">
        <w:t xml:space="preserve"> </w:t>
      </w:r>
      <w:r w:rsidR="00527123">
        <w:t>Universitas Muhammadiyah Kendari</w:t>
      </w:r>
      <w:r w:rsidR="009D7220">
        <w:t xml:space="preserve"> melalui Lembaga Pengkajian Dan Penerapan Al-Islam &amp; Kemuhammadiyahan </w:t>
      </w:r>
      <w:r w:rsidR="00E861A8">
        <w:t>(</w:t>
      </w:r>
      <w:r w:rsidR="009D7220">
        <w:t>LPPAIK</w:t>
      </w:r>
      <w:r w:rsidR="00E861A8">
        <w:t>)</w:t>
      </w:r>
      <w:r w:rsidR="009D7220">
        <w:t xml:space="preserve"> memiliki beberapa program untuk meningkatkan </w:t>
      </w:r>
      <w:r w:rsidR="001229F9">
        <w:t>a</w:t>
      </w:r>
      <w:r w:rsidR="009A412F">
        <w:t>k</w:t>
      </w:r>
      <w:r w:rsidR="001229F9">
        <w:t xml:space="preserve">hlak dan </w:t>
      </w:r>
      <w:r w:rsidR="009D7220">
        <w:t xml:space="preserve">kualitas pendidikan kemuhamadiyahan di </w:t>
      </w:r>
      <w:r w:rsidR="00025608">
        <w:t>UMK</w:t>
      </w:r>
      <w:r w:rsidR="00322224">
        <w:t>,</w:t>
      </w:r>
      <w:r w:rsidR="009D7220">
        <w:t xml:space="preserve"> salah satunya adalah program sertifikasi pembelajaran Baca Tulis Al-Qur’an (BTQ)</w:t>
      </w:r>
      <w:r w:rsidR="00DA7281">
        <w:t xml:space="preserve"> yang </w:t>
      </w:r>
      <w:r w:rsidR="001229F9">
        <w:t>menjadi salah satu syarat untuk menjadi sarjana di</w:t>
      </w:r>
      <w:r w:rsidR="00025608" w:rsidRPr="00025608">
        <w:t xml:space="preserve"> </w:t>
      </w:r>
      <w:r w:rsidR="00322224">
        <w:t>UMK</w:t>
      </w:r>
      <w:r w:rsidR="00025608">
        <w:t>.</w:t>
      </w:r>
      <w:r w:rsidR="00322224">
        <w:t xml:space="preserve"> </w:t>
      </w:r>
      <w:r w:rsidR="00527123">
        <w:t>Universitas Muhammadiyah Kendari</w:t>
      </w:r>
      <w:r w:rsidR="00025608">
        <w:t xml:space="preserve"> tidak hanya menerima siswa</w:t>
      </w:r>
      <w:r w:rsidR="003D32FB">
        <w:t xml:space="preserve"> dengan </w:t>
      </w:r>
      <w:r w:rsidR="00025608">
        <w:t xml:space="preserve">lulusan pesantren saja melainkan </w:t>
      </w:r>
      <w:r w:rsidR="00527123">
        <w:t>juga</w:t>
      </w:r>
      <w:r w:rsidR="00025608">
        <w:t xml:space="preserve"> </w:t>
      </w:r>
      <w:r w:rsidR="001F3BB3">
        <w:t xml:space="preserve">menerima siswa dari </w:t>
      </w:r>
      <w:r w:rsidR="00025608">
        <w:t>beberapa satuan pendidikan</w:t>
      </w:r>
      <w:r w:rsidR="001F3BB3">
        <w:t xml:space="preserve"> </w:t>
      </w:r>
      <w:r w:rsidR="00322224">
        <w:t>yang berbeda</w:t>
      </w:r>
      <w:r w:rsidR="001F3BB3">
        <w:t xml:space="preserve"> baik itu SMA, SMK, Madrasa dan lain sebagainya</w:t>
      </w:r>
      <w:r w:rsidR="00322224">
        <w:t>, y</w:t>
      </w:r>
      <w:r w:rsidR="001F3BB3">
        <w:t>ang dimana tentu saja masing</w:t>
      </w:r>
      <w:r w:rsidR="009A412F">
        <w:t>-</w:t>
      </w:r>
      <w:r w:rsidR="001F3BB3">
        <w:t xml:space="preserve">masing </w:t>
      </w:r>
      <w:r w:rsidR="00025608">
        <w:t xml:space="preserve">satuan </w:t>
      </w:r>
      <w:r w:rsidR="001F3BB3">
        <w:t xml:space="preserve">pendidikan ini memiliki </w:t>
      </w:r>
      <w:r w:rsidR="009A412F">
        <w:t xml:space="preserve">tingkat </w:t>
      </w:r>
      <w:r w:rsidR="001F3BB3">
        <w:t>pemahaman dan latar belakang keagamaan yang berbeda</w:t>
      </w:r>
      <w:r w:rsidR="009A412F">
        <w:t xml:space="preserve">. </w:t>
      </w:r>
    </w:p>
    <w:p w14:paraId="5ECA424D" w14:textId="1473394A" w:rsidR="003C78BA" w:rsidRDefault="00B22283" w:rsidP="00B22283">
      <w:pPr>
        <w:ind w:firstLine="720"/>
        <w:jc w:val="both"/>
      </w:pPr>
      <w:r>
        <w:t xml:space="preserve">Berangkat dari visi misi </w:t>
      </w:r>
      <w:r w:rsidR="00527123">
        <w:t>Universitas Muhammadiyah Kendari</w:t>
      </w:r>
      <w:r>
        <w:t xml:space="preserve"> untuk membangun Universitas berkemajuan, unggul, berdaya saing tinggi dengan mengembangkan kepribadian akhlak mulia dengan melatih, membimbing, dan mendidik mahasiswa dalam rangka penguasaan ilmu pengetahuan dan teknologi. </w:t>
      </w:r>
      <w:r w:rsidR="009A412F">
        <w:t xml:space="preserve">Oleh karena itu telah menjadi tugas </w:t>
      </w:r>
      <w:r w:rsidR="003D4AEA">
        <w:t>utama</w:t>
      </w:r>
      <w:r>
        <w:t xml:space="preserve"> bagi</w:t>
      </w:r>
      <w:r w:rsidR="003D4AEA">
        <w:t xml:space="preserve"> </w:t>
      </w:r>
      <w:r w:rsidR="009A412F">
        <w:t xml:space="preserve">LPPAIK untuk mengkontrol perkembangan tentang </w:t>
      </w:r>
      <w:r w:rsidR="003D4AEA">
        <w:t>pemahaman</w:t>
      </w:r>
      <w:r w:rsidR="00055CAE">
        <w:t xml:space="preserve"> Al-Islam &amp; Kemuhammadiyahan</w:t>
      </w:r>
      <w:r w:rsidR="008F3A50">
        <w:t xml:space="preserve"> </w:t>
      </w:r>
      <w:r w:rsidR="00055CAE">
        <w:t>(</w:t>
      </w:r>
      <w:r w:rsidR="003D4AEA">
        <w:t>AIK</w:t>
      </w:r>
      <w:r w:rsidR="00055CAE">
        <w:t>)</w:t>
      </w:r>
      <w:r w:rsidR="00056CAA">
        <w:t>,</w:t>
      </w:r>
      <w:r w:rsidR="008F3A50">
        <w:t xml:space="preserve"> </w:t>
      </w:r>
      <w:r w:rsidR="00056CAA">
        <w:t xml:space="preserve">tidak hanya </w:t>
      </w:r>
      <w:r w:rsidR="003D4AEA">
        <w:t>bagi seluruh mahasiswa yang berada di lingkungan UMK</w:t>
      </w:r>
      <w:r w:rsidR="00056CAA">
        <w:t xml:space="preserve"> melainkan juga bagi dosen dan tenaga pendidikan (Tendik). </w:t>
      </w:r>
    </w:p>
    <w:p w14:paraId="1BCB3618" w14:textId="53A43D23" w:rsidR="001943CF" w:rsidRDefault="00056CAA" w:rsidP="00B22283">
      <w:pPr>
        <w:ind w:firstLine="720"/>
        <w:jc w:val="both"/>
      </w:pPr>
      <w:r>
        <w:lastRenderedPageBreak/>
        <w:t>U</w:t>
      </w:r>
      <w:r w:rsidR="003D32FB">
        <w:t xml:space="preserve">ntuk mengontrol dan </w:t>
      </w:r>
      <w:r w:rsidR="00322224">
        <w:t>memantau</w:t>
      </w:r>
      <w:r w:rsidR="003D32FB">
        <w:t xml:space="preserve"> perkembangan pemahaman </w:t>
      </w:r>
      <w:r w:rsidR="00322224">
        <w:t xml:space="preserve">AIK dan kemampuan mahasiswa dalam mengikuti program BTQ </w:t>
      </w:r>
      <w:r w:rsidR="003D32FB">
        <w:t>di UMK</w:t>
      </w:r>
      <w:r w:rsidR="009B4793">
        <w:t>, maka</w:t>
      </w:r>
      <w:r w:rsidR="003D32FB">
        <w:t xml:space="preserve"> diperlukan satu sistem yang </w:t>
      </w:r>
      <w:r w:rsidR="003E08C6">
        <w:t xml:space="preserve">dapat memudahkan </w:t>
      </w:r>
      <w:r w:rsidR="003E08C6" w:rsidRPr="003E08C6">
        <w:rPr>
          <w:i/>
          <w:iCs/>
        </w:rPr>
        <w:t>stakeholder</w:t>
      </w:r>
      <w:r w:rsidR="003E08C6">
        <w:t xml:space="preserve"> untuk mengetahui </w:t>
      </w:r>
      <w:r w:rsidR="003D32FB">
        <w:t xml:space="preserve">informasi tentang perkembangan </w:t>
      </w:r>
      <w:r w:rsidR="008F3A50">
        <w:t xml:space="preserve">pemahaman </w:t>
      </w:r>
      <w:r w:rsidR="00E03E65">
        <w:t xml:space="preserve">mahasiswa tentang </w:t>
      </w:r>
      <w:r w:rsidR="003D32FB">
        <w:t>AIK</w:t>
      </w:r>
      <w:r w:rsidR="00055CAE">
        <w:t>, melalui kegiatan yang diadakan oleh LPPAIK</w:t>
      </w:r>
      <w:r w:rsidR="00E03E65">
        <w:t xml:space="preserve"> dan juga </w:t>
      </w:r>
      <w:r w:rsidR="00205033">
        <w:t xml:space="preserve">sistem yang mampu mengontrol </w:t>
      </w:r>
      <w:r w:rsidR="00E03E65">
        <w:t xml:space="preserve">sejauh mana </w:t>
      </w:r>
      <w:r w:rsidR="00055CAE">
        <w:t xml:space="preserve">tingkat </w:t>
      </w:r>
      <w:r w:rsidR="00205033">
        <w:t>kemampuan mahasiswa dalam mengikuti program Baca Tulis Al-Qur’an</w:t>
      </w:r>
      <w:r w:rsidR="003D32FB">
        <w:t>.</w:t>
      </w:r>
      <w:r w:rsidR="00831A6C">
        <w:t xml:space="preserve"> Adapun sistem yang dimaksud adalah berupa website </w:t>
      </w:r>
      <w:r w:rsidR="00165686">
        <w:t>Sistem Informasi L</w:t>
      </w:r>
      <w:r w:rsidR="00831A6C">
        <w:t>ayanan LPPAIK</w:t>
      </w:r>
      <w:r w:rsidR="000A1014">
        <w:t xml:space="preserve"> Universitas Muhammdiyah Kendari.</w:t>
      </w:r>
    </w:p>
    <w:p w14:paraId="24658996" w14:textId="77777777" w:rsidR="00E85A07" w:rsidRDefault="0040205F" w:rsidP="00E85A07">
      <w:pPr>
        <w:keepNext/>
        <w:jc w:val="center"/>
      </w:pPr>
      <w:r>
        <w:rPr>
          <w:noProof/>
        </w:rPr>
        <w:drawing>
          <wp:inline distT="0" distB="0" distL="0" distR="0" wp14:anchorId="50983D56" wp14:editId="69F95183">
            <wp:extent cx="4248150" cy="262876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66128" cy="2639885"/>
                    </a:xfrm>
                    <a:prstGeom prst="rect">
                      <a:avLst/>
                    </a:prstGeom>
                    <a:noFill/>
                    <a:ln>
                      <a:noFill/>
                    </a:ln>
                  </pic:spPr>
                </pic:pic>
              </a:graphicData>
            </a:graphic>
          </wp:inline>
        </w:drawing>
      </w:r>
    </w:p>
    <w:p w14:paraId="46D39F0F" w14:textId="39F4939F" w:rsidR="0040205F" w:rsidRDefault="00E85A07" w:rsidP="00E85A07">
      <w:pPr>
        <w:pStyle w:val="Caption"/>
        <w:jc w:val="center"/>
      </w:pPr>
      <w:commentRangeStart w:id="3"/>
      <w:commentRangeStart w:id="4"/>
      <w:r>
        <w:t xml:space="preserve">Gambar  </w:t>
      </w:r>
      <w:fldSimple w:instr=" SEQ Gambar_ \* ARABIC ">
        <w:r>
          <w:rPr>
            <w:noProof/>
          </w:rPr>
          <w:t>1</w:t>
        </w:r>
      </w:fldSimple>
      <w:r>
        <w:t xml:space="preserve"> Modul Layanan LPPAIK</w:t>
      </w:r>
      <w:commentRangeEnd w:id="3"/>
      <w:r w:rsidR="00752F71">
        <w:rPr>
          <w:rStyle w:val="CommentReference"/>
          <w:i w:val="0"/>
          <w:iCs w:val="0"/>
          <w:color w:val="000000" w:themeColor="text1"/>
        </w:rPr>
        <w:commentReference w:id="3"/>
      </w:r>
      <w:commentRangeEnd w:id="4"/>
      <w:r w:rsidR="00752F71">
        <w:rPr>
          <w:rStyle w:val="CommentReference"/>
          <w:i w:val="0"/>
          <w:iCs w:val="0"/>
          <w:color w:val="000000" w:themeColor="text1"/>
        </w:rPr>
        <w:commentReference w:id="4"/>
      </w:r>
    </w:p>
    <w:p w14:paraId="67580AA1" w14:textId="7C4679F7" w:rsidR="0064632B" w:rsidRDefault="0040205F" w:rsidP="00A4373A">
      <w:pPr>
        <w:ind w:firstLine="720"/>
        <w:jc w:val="both"/>
      </w:pPr>
      <w:r>
        <w:t xml:space="preserve">Sistem Informasi Layanan LPPAIK ini memiliki beberapa modul, yaitu diantaranya Tahsin dosen &amp; </w:t>
      </w:r>
      <w:r w:rsidR="004753A4">
        <w:t>T</w:t>
      </w:r>
      <w:r>
        <w:t xml:space="preserve">endik, Baca Tulis Al-Qur’an, Kajian untuk mahasiswa, dan Kegaitan lainnya. Namun pada penelitian ini hanya terfokus pada dua modul saja yaitu Kajian </w:t>
      </w:r>
      <w:r w:rsidR="00577AD8">
        <w:t>u</w:t>
      </w:r>
      <w:r>
        <w:t xml:space="preserve">ntuk </w:t>
      </w:r>
      <w:r w:rsidR="00577AD8">
        <w:t>m</w:t>
      </w:r>
      <w:r>
        <w:t>ahasiswa dan BTQ. Sebagaimana yang kita ketahui sertifikat BTQ akan menjadi syarat wajib untuk menjadi sarjana di UMK, dan setiap mahasiswa harus memperoleh keterangan mengikuti kajian</w:t>
      </w:r>
      <w:r w:rsidR="00691C1D">
        <w:t>,</w:t>
      </w:r>
      <w:r w:rsidR="00577AD8">
        <w:t xml:space="preserve"> </w:t>
      </w:r>
      <w:r w:rsidR="00691C1D">
        <w:t>yang</w:t>
      </w:r>
      <w:r w:rsidR="001D2E17">
        <w:t xml:space="preserve"> nantinya akan</w:t>
      </w:r>
      <w:r w:rsidR="00691C1D">
        <w:t xml:space="preserve"> </w:t>
      </w:r>
      <w:r w:rsidR="00577AD8">
        <w:t xml:space="preserve">dijadikan </w:t>
      </w:r>
      <w:r w:rsidR="00691C1D">
        <w:t xml:space="preserve">sebagai </w:t>
      </w:r>
      <w:r w:rsidR="00577AD8">
        <w:t xml:space="preserve">syarat menawar matakuliah di program studi masing-masing. Oleh karena itu penelitian ini mengangkat modul tersebut, </w:t>
      </w:r>
      <w:r w:rsidR="004753A4">
        <w:t>sebagai upaya</w:t>
      </w:r>
      <w:r w:rsidR="00577AD8">
        <w:t xml:space="preserve"> memudahkan mahasiswa menyelesaikan studinya di UMK dan juga mempermudah LPPAIK untuk mengontrol dan mengawasi perkembangan pemahaman mahasiswa tentang AIK dengan meningkatkan kemampuan BTQ mahasiswa yang berada dilingkugan UMK.</w:t>
      </w:r>
    </w:p>
    <w:p w14:paraId="3057F711" w14:textId="77777777" w:rsidR="00A4373A" w:rsidRDefault="00A4373A" w:rsidP="00A4373A">
      <w:pPr>
        <w:ind w:firstLine="720"/>
        <w:jc w:val="both"/>
      </w:pPr>
    </w:p>
    <w:p w14:paraId="001732FB" w14:textId="47433A00" w:rsidR="00973B7A" w:rsidRDefault="00707C10" w:rsidP="00973B7A">
      <w:pPr>
        <w:pStyle w:val="Heading2"/>
        <w:ind w:left="426" w:hanging="426"/>
      </w:pPr>
      <w:r>
        <w:lastRenderedPageBreak/>
        <w:t>Rumusan Masalah</w:t>
      </w:r>
    </w:p>
    <w:p w14:paraId="2C0F88EE" w14:textId="7F0050C1" w:rsidR="00973B7A" w:rsidRDefault="00973B7A" w:rsidP="00973B7A">
      <w:pPr>
        <w:ind w:firstLine="720"/>
        <w:jc w:val="both"/>
        <w:rPr>
          <w:i/>
          <w:iCs/>
        </w:rPr>
      </w:pPr>
      <w:r>
        <w:t xml:space="preserve">Berdasarkan penjelasan yang diuraikan dari latar belakang diatas, maka </w:t>
      </w:r>
      <w:r w:rsidR="00882ADB">
        <w:t>masalah yang diangkat dalam Skripsi ini adalah</w:t>
      </w:r>
      <w:r>
        <w:t xml:space="preserve"> “</w:t>
      </w:r>
      <w:r w:rsidR="00445EBD">
        <w:t>Bagaimana m</w:t>
      </w:r>
      <w:r w:rsidR="00E74AF8">
        <w:t>erancangan</w:t>
      </w:r>
      <w:r w:rsidR="00445EBD">
        <w:t xml:space="preserve"> dan membangun</w:t>
      </w:r>
      <w:r w:rsidR="00E74AF8">
        <w:t xml:space="preserve"> Sistem Informasi Layanan LPPAIK Universitas Muhammadiyah Kendari </w:t>
      </w:r>
      <w:r w:rsidR="00445EBD">
        <w:t>B</w:t>
      </w:r>
      <w:r w:rsidR="00E74AF8">
        <w:t>erbasis Web</w:t>
      </w:r>
      <w:r w:rsidR="00445EBD">
        <w:t xml:space="preserve"> </w:t>
      </w:r>
      <w:commentRangeStart w:id="5"/>
      <w:r w:rsidR="00445EBD">
        <w:t>d</w:t>
      </w:r>
      <w:r>
        <w:t>engan menggunakan framewrok React</w:t>
      </w:r>
      <w:r w:rsidR="00BB76EB">
        <w:t>JS</w:t>
      </w:r>
      <w:r>
        <w:t xml:space="preserve"> </w:t>
      </w:r>
      <w:r w:rsidR="00E74AF8">
        <w:t xml:space="preserve">sebagai </w:t>
      </w:r>
      <w:r w:rsidRPr="00997350">
        <w:rPr>
          <w:i/>
          <w:iCs/>
        </w:rPr>
        <w:t>client service</w:t>
      </w:r>
      <w:r>
        <w:t xml:space="preserve"> dan Spring boot sebagai </w:t>
      </w:r>
      <w:r w:rsidRPr="00997350">
        <w:rPr>
          <w:i/>
          <w:iCs/>
        </w:rPr>
        <w:t>web service</w:t>
      </w:r>
      <w:r>
        <w:rPr>
          <w:i/>
          <w:iCs/>
        </w:rPr>
        <w:t>.</w:t>
      </w:r>
    </w:p>
    <w:p w14:paraId="5FDD6DA2" w14:textId="23066A74" w:rsidR="00445EBD" w:rsidRDefault="00445EBD" w:rsidP="00263788">
      <w:pPr>
        <w:pStyle w:val="ListParagraph"/>
        <w:numPr>
          <w:ilvl w:val="0"/>
          <w:numId w:val="5"/>
        </w:numPr>
        <w:ind w:left="709"/>
        <w:jc w:val="both"/>
      </w:pPr>
      <w:r>
        <w:t>Bagaimana merancang dan membangun modul BTQ dan Kajian untuk mahasiswa pada website layanan LPPAIK?</w:t>
      </w:r>
    </w:p>
    <w:p w14:paraId="64B3C931" w14:textId="12C18B51" w:rsidR="00445EBD" w:rsidRPr="00445EBD" w:rsidRDefault="00445EBD" w:rsidP="00263788">
      <w:pPr>
        <w:pStyle w:val="ListParagraph"/>
        <w:numPr>
          <w:ilvl w:val="0"/>
          <w:numId w:val="5"/>
        </w:numPr>
        <w:ind w:left="709"/>
        <w:jc w:val="both"/>
      </w:pPr>
      <w:r>
        <w:t>Apakah fitur-fitur yang dibangun pada modul BTQ dan Kajian untuk mahasiswa dapat berfungsi dengan baik?</w:t>
      </w:r>
      <w:commentRangeEnd w:id="5"/>
      <w:r w:rsidR="00752F71">
        <w:rPr>
          <w:rStyle w:val="CommentReference"/>
        </w:rPr>
        <w:commentReference w:id="5"/>
      </w:r>
    </w:p>
    <w:p w14:paraId="0830D9A2" w14:textId="77777777" w:rsidR="00165686" w:rsidRPr="00165686" w:rsidRDefault="00165686" w:rsidP="0064632B">
      <w:pPr>
        <w:jc w:val="both"/>
      </w:pPr>
    </w:p>
    <w:p w14:paraId="348B530D" w14:textId="31AD26CD" w:rsidR="00973B7A" w:rsidRDefault="000106B9" w:rsidP="000106B9">
      <w:pPr>
        <w:pStyle w:val="Heading2"/>
        <w:ind w:left="426" w:hanging="426"/>
      </w:pPr>
      <w:r>
        <w:t>Batasan Masalah</w:t>
      </w:r>
    </w:p>
    <w:p w14:paraId="1B1E8A45" w14:textId="55CCE08D" w:rsidR="000106B9" w:rsidRDefault="000106B9" w:rsidP="000106B9">
      <w:pPr>
        <w:ind w:firstLine="720"/>
        <w:jc w:val="both"/>
      </w:pPr>
      <w:r>
        <w:t xml:space="preserve">Penelitian ini diharapkan dapat mencapai sasaran dan tujuan yang ingin dicapai. Oleh karena itu, </w:t>
      </w:r>
      <w:r w:rsidR="00491A13">
        <w:t xml:space="preserve">ada beberapa </w:t>
      </w:r>
      <w:r>
        <w:t>permasalahan yang ada akan dibatasi dengan hal-hal berikut ini:</w:t>
      </w:r>
    </w:p>
    <w:p w14:paraId="2446640F" w14:textId="76DD43F8" w:rsidR="000106B9" w:rsidRDefault="000106B9" w:rsidP="00263788">
      <w:pPr>
        <w:pStyle w:val="ListParagraph"/>
        <w:numPr>
          <w:ilvl w:val="0"/>
          <w:numId w:val="7"/>
        </w:numPr>
        <w:ind w:left="709"/>
        <w:jc w:val="both"/>
      </w:pPr>
      <w:r>
        <w:t>Perancangan dan pembangunan website ini hanya membahas modul BTQ dan Kajian untuk mahasiswa.</w:t>
      </w:r>
    </w:p>
    <w:p w14:paraId="19033AD7" w14:textId="6EF02DF7" w:rsidR="000106B9" w:rsidRDefault="00491A13" w:rsidP="00263788">
      <w:pPr>
        <w:pStyle w:val="ListParagraph"/>
        <w:numPr>
          <w:ilvl w:val="0"/>
          <w:numId w:val="7"/>
        </w:numPr>
        <w:ind w:left="709"/>
        <w:jc w:val="both"/>
      </w:pPr>
      <w:commentRangeStart w:id="6"/>
      <w:r>
        <w:t>Tidak membahas terkait teknologi yang lain</w:t>
      </w:r>
      <w:r w:rsidR="00263788">
        <w:t>,</w:t>
      </w:r>
      <w:r>
        <w:t xml:space="preserve"> selain menggunakan ReactJs </w:t>
      </w:r>
      <w:r w:rsidR="00263788">
        <w:t>dengan</w:t>
      </w:r>
      <w:r>
        <w:t xml:space="preserve"> Springboot</w:t>
      </w:r>
      <w:r w:rsidR="00263788">
        <w:t xml:space="preserve"> sebagai client service dan web service</w:t>
      </w:r>
      <w:r>
        <w:t>.</w:t>
      </w:r>
    </w:p>
    <w:p w14:paraId="233F0C90" w14:textId="3009ABEA" w:rsidR="00263788" w:rsidRDefault="00263788" w:rsidP="00263788">
      <w:pPr>
        <w:pStyle w:val="ListParagraph"/>
        <w:numPr>
          <w:ilvl w:val="0"/>
          <w:numId w:val="7"/>
        </w:numPr>
        <w:ind w:left="709"/>
        <w:jc w:val="both"/>
      </w:pPr>
      <w:r>
        <w:t>Tidak membahas terkait kemanan lebih mendalam.</w:t>
      </w:r>
      <w:commentRangeEnd w:id="6"/>
      <w:r w:rsidR="00752F71">
        <w:rPr>
          <w:rStyle w:val="CommentReference"/>
        </w:rPr>
        <w:commentReference w:id="6"/>
      </w:r>
    </w:p>
    <w:p w14:paraId="46F08351" w14:textId="77777777" w:rsidR="00263788" w:rsidRDefault="00263788" w:rsidP="00263788">
      <w:pPr>
        <w:pStyle w:val="ListParagraph"/>
        <w:ind w:left="1080"/>
        <w:jc w:val="both"/>
      </w:pPr>
    </w:p>
    <w:p w14:paraId="7B7B74AD" w14:textId="574DE6EE" w:rsidR="000106B9" w:rsidRDefault="0064632B" w:rsidP="0064632B">
      <w:pPr>
        <w:pStyle w:val="Heading2"/>
        <w:ind w:left="426" w:hanging="426"/>
      </w:pPr>
      <w:r>
        <w:t>Tujuan Penelitian</w:t>
      </w:r>
    </w:p>
    <w:p w14:paraId="4AD547F7" w14:textId="25A2A194" w:rsidR="0064632B" w:rsidRDefault="0064632B" w:rsidP="0064632B">
      <w:pPr>
        <w:ind w:firstLine="720"/>
        <w:jc w:val="both"/>
      </w:pPr>
      <w:r>
        <w:t>Adapun tujuan yang ingin dicapai dalam penelitian ini adalah sebagai berikut:</w:t>
      </w:r>
    </w:p>
    <w:p w14:paraId="7ADE0D4C" w14:textId="0E15EC34" w:rsidR="0064632B" w:rsidRDefault="0064632B" w:rsidP="0064632B">
      <w:pPr>
        <w:pStyle w:val="ListParagraph"/>
        <w:numPr>
          <w:ilvl w:val="0"/>
          <w:numId w:val="9"/>
        </w:numPr>
        <w:ind w:left="709"/>
        <w:jc w:val="both"/>
      </w:pPr>
      <w:r>
        <w:t>Merancang dan membangun modul BTQ dan Kajian untuk mahasiswa dalam bentuk website sistem informasi layanan LPPAIK.</w:t>
      </w:r>
    </w:p>
    <w:p w14:paraId="508D447B" w14:textId="224368EB" w:rsidR="0064632B" w:rsidRDefault="0064632B" w:rsidP="0064632B">
      <w:pPr>
        <w:pStyle w:val="ListParagraph"/>
        <w:numPr>
          <w:ilvl w:val="0"/>
          <w:numId w:val="9"/>
        </w:numPr>
        <w:ind w:left="709"/>
        <w:jc w:val="both"/>
      </w:pPr>
      <w:r>
        <w:t>Memastikan fitur yang dibangun pada modul BTQ dan Kajian untuk mahasiswa dapat berfungsi dengan baik.</w:t>
      </w:r>
    </w:p>
    <w:p w14:paraId="357D2853" w14:textId="6193595B" w:rsidR="0064632B" w:rsidRDefault="0064632B" w:rsidP="0064632B">
      <w:pPr>
        <w:pStyle w:val="Heading2"/>
        <w:ind w:left="426" w:hanging="426"/>
      </w:pPr>
      <w:r>
        <w:t>Manfaat</w:t>
      </w:r>
    </w:p>
    <w:p w14:paraId="797F5797" w14:textId="496B1538" w:rsidR="0064632B" w:rsidRDefault="0064632B" w:rsidP="0064632B">
      <w:pPr>
        <w:ind w:firstLine="720"/>
        <w:jc w:val="both"/>
      </w:pPr>
      <w:r>
        <w:t>Hasil penelitian ini diharapkan mampu memudahkan mahasiswa menyelesaikan studinya di Universitas Muhammdiyah Kendari dan juga mempermudah LPPAIK untuk mengontrol dan mengawasi perkembangan pemahaman mahasiswa tentang AIK dengan meningkatkan kemampuan BTQ mahasiswa yang berada di UMK.</w:t>
      </w:r>
    </w:p>
    <w:p w14:paraId="68965B93" w14:textId="77777777" w:rsidR="00B27B28" w:rsidRDefault="00B27B28" w:rsidP="0064632B">
      <w:pPr>
        <w:ind w:firstLine="720"/>
        <w:jc w:val="both"/>
      </w:pPr>
    </w:p>
    <w:p w14:paraId="2E212A1C" w14:textId="77777777" w:rsidR="00B27B28" w:rsidRDefault="00B27B28" w:rsidP="0064632B">
      <w:pPr>
        <w:ind w:firstLine="720"/>
        <w:jc w:val="both"/>
      </w:pPr>
    </w:p>
    <w:p w14:paraId="02A2544D" w14:textId="77777777" w:rsidR="00B27B28" w:rsidRDefault="00B27B28" w:rsidP="0064632B">
      <w:pPr>
        <w:ind w:firstLine="720"/>
        <w:jc w:val="both"/>
      </w:pPr>
    </w:p>
    <w:p w14:paraId="1F3EC3CD" w14:textId="77777777" w:rsidR="00B27B28" w:rsidRDefault="00B27B28" w:rsidP="0064632B">
      <w:pPr>
        <w:ind w:firstLine="720"/>
        <w:jc w:val="both"/>
      </w:pPr>
    </w:p>
    <w:p w14:paraId="34605251" w14:textId="77777777" w:rsidR="00F47988" w:rsidRDefault="00F47988" w:rsidP="0064632B">
      <w:pPr>
        <w:ind w:firstLine="720"/>
        <w:jc w:val="both"/>
      </w:pPr>
    </w:p>
    <w:p w14:paraId="10CF854E" w14:textId="77777777" w:rsidR="00F47988" w:rsidRDefault="00F47988" w:rsidP="0064632B">
      <w:pPr>
        <w:ind w:firstLine="720"/>
        <w:jc w:val="both"/>
      </w:pPr>
    </w:p>
    <w:p w14:paraId="34112A4A" w14:textId="77777777" w:rsidR="00F47988" w:rsidRDefault="00F47988" w:rsidP="0064632B">
      <w:pPr>
        <w:ind w:firstLine="720"/>
        <w:jc w:val="both"/>
      </w:pPr>
    </w:p>
    <w:p w14:paraId="61225578" w14:textId="77777777" w:rsidR="00F47988" w:rsidRDefault="00F47988" w:rsidP="0064632B">
      <w:pPr>
        <w:ind w:firstLine="720"/>
        <w:jc w:val="both"/>
      </w:pPr>
    </w:p>
    <w:p w14:paraId="10FACE1F" w14:textId="77777777" w:rsidR="00F47988" w:rsidRDefault="00F47988" w:rsidP="0064632B">
      <w:pPr>
        <w:ind w:firstLine="720"/>
        <w:jc w:val="both"/>
      </w:pPr>
    </w:p>
    <w:p w14:paraId="332EE9DA" w14:textId="77777777" w:rsidR="00F47988" w:rsidRDefault="00F47988" w:rsidP="0064632B">
      <w:pPr>
        <w:ind w:firstLine="720"/>
        <w:jc w:val="both"/>
      </w:pPr>
    </w:p>
    <w:p w14:paraId="647D4076" w14:textId="77777777" w:rsidR="00F47988" w:rsidRDefault="00F47988" w:rsidP="0064632B">
      <w:pPr>
        <w:ind w:firstLine="720"/>
        <w:jc w:val="both"/>
      </w:pPr>
    </w:p>
    <w:p w14:paraId="4AC8EB67" w14:textId="77777777" w:rsidR="00B27B28" w:rsidRDefault="00B27B28" w:rsidP="0064632B">
      <w:pPr>
        <w:ind w:firstLine="720"/>
        <w:jc w:val="both"/>
      </w:pPr>
    </w:p>
    <w:p w14:paraId="2BBB1CDE" w14:textId="77777777" w:rsidR="00B27B28" w:rsidRDefault="00B27B28" w:rsidP="00142E1D">
      <w:pPr>
        <w:jc w:val="both"/>
      </w:pPr>
    </w:p>
    <w:p w14:paraId="4C1F200F" w14:textId="2EC77D40" w:rsidR="00B27B28" w:rsidRDefault="00B27B28" w:rsidP="00B27B28">
      <w:pPr>
        <w:pStyle w:val="Heading1"/>
        <w:jc w:val="center"/>
      </w:pPr>
      <w:r>
        <w:t>BAB II</w:t>
      </w:r>
    </w:p>
    <w:p w14:paraId="075B6169" w14:textId="5DB67502" w:rsidR="00B27B28" w:rsidRDefault="00B27B28" w:rsidP="00B27B28">
      <w:pPr>
        <w:pStyle w:val="Heading1"/>
        <w:jc w:val="center"/>
      </w:pPr>
      <w:r>
        <w:t>LANDASAN TEORI</w:t>
      </w:r>
    </w:p>
    <w:p w14:paraId="0B5F8CAD" w14:textId="77777777" w:rsidR="00142E1D" w:rsidRPr="00142E1D" w:rsidRDefault="00142E1D" w:rsidP="00142E1D"/>
    <w:p w14:paraId="563B7B7F" w14:textId="288CA412" w:rsidR="00B27B28" w:rsidRDefault="00C2674B" w:rsidP="00B27B28">
      <w:pPr>
        <w:pStyle w:val="Heading2"/>
        <w:numPr>
          <w:ilvl w:val="0"/>
          <w:numId w:val="14"/>
        </w:numPr>
      </w:pPr>
      <w:r>
        <w:t xml:space="preserve"> Al-Islam </w:t>
      </w:r>
      <w:r w:rsidR="007A7E1C">
        <w:t xml:space="preserve">&amp; </w:t>
      </w:r>
      <w:r>
        <w:t>Kemuhammadiya</w:t>
      </w:r>
      <w:r w:rsidR="00C05090">
        <w:t>han</w:t>
      </w:r>
    </w:p>
    <w:p w14:paraId="0D2ADEF7" w14:textId="72AF86D2" w:rsidR="00C05090" w:rsidRDefault="00C05090" w:rsidP="00893A50">
      <w:pPr>
        <w:ind w:firstLine="720"/>
        <w:jc w:val="both"/>
      </w:pPr>
      <w:r>
        <w:t>Salah satu ciri yang membedakan Muhammadiyah dan Univeristas lainnya di indonesia adalah mata kuliah wajib</w:t>
      </w:r>
      <w:r w:rsidR="004106F3">
        <w:t>nya</w:t>
      </w:r>
      <w:r w:rsidR="00777579">
        <w:t xml:space="preserve"> tentang Al-islam &amp; Kemuhammadiyahan (AIK)</w:t>
      </w:r>
      <w:r w:rsidR="00370E10">
        <w:t>.</w:t>
      </w:r>
      <w:r>
        <w:t xml:space="preserve"> </w:t>
      </w:r>
      <w:r w:rsidR="00370E10">
        <w:t xml:space="preserve">AIK </w:t>
      </w:r>
      <w:r>
        <w:t xml:space="preserve">merupakan bagian integral dari kurikulum yang diberikan </w:t>
      </w:r>
      <w:r w:rsidR="007A7E1C">
        <w:t xml:space="preserve">pada </w:t>
      </w:r>
      <w:r>
        <w:t xml:space="preserve">setiap </w:t>
      </w:r>
      <w:r w:rsidR="00893A50">
        <w:t xml:space="preserve">penyelengara </w:t>
      </w:r>
      <w:r w:rsidR="00777579">
        <w:t>P</w:t>
      </w:r>
      <w:r>
        <w:t xml:space="preserve">erguruan </w:t>
      </w:r>
      <w:r w:rsidR="00777579">
        <w:t>T</w:t>
      </w:r>
      <w:r>
        <w:t xml:space="preserve">inggi </w:t>
      </w:r>
      <w:r w:rsidR="00777579">
        <w:t>M</w:t>
      </w:r>
      <w:r>
        <w:t>uhammadiyah</w:t>
      </w:r>
      <w:r w:rsidR="00777579">
        <w:t xml:space="preserve"> (PTM)</w:t>
      </w:r>
      <w:r w:rsidR="00893A50">
        <w:t xml:space="preserve">. AIK memiliki posisi yang strategis, menjadi ruh penggerak dan misi utama bagi PTM. Dengan </w:t>
      </w:r>
      <w:r w:rsidR="00777579">
        <w:t xml:space="preserve">memiliki tujuan agar mempengaruhi karakter para </w:t>
      </w:r>
      <w:r w:rsidR="00084B19">
        <w:t xml:space="preserve">mahasiswa </w:t>
      </w:r>
      <w:r w:rsidR="00777579">
        <w:t>baik selama proses pendidikan berlangsung maupun setelah mereka menjadi lulusan dari PTM tersebut.</w:t>
      </w:r>
      <w:r w:rsidR="00753122">
        <w:t xml:space="preserve"> </w:t>
      </w:r>
      <w:r w:rsidR="004106F3">
        <w:t>Dengan harapan lulusan muhammadiyah dapat memiliki akidah yang benar, akhlaq yang mulia, cerdas, terampil dan siap mengabdi bagi kepenti</w:t>
      </w:r>
      <w:r w:rsidR="00084B19">
        <w:t>n</w:t>
      </w:r>
      <w:r w:rsidR="004106F3">
        <w:t>gan agama Islam dan masyarakat.</w:t>
      </w:r>
      <w:r w:rsidR="00084B19">
        <w:t xml:space="preserve"> </w:t>
      </w:r>
    </w:p>
    <w:p w14:paraId="060F4E97" w14:textId="18F30883" w:rsidR="00084B19" w:rsidRDefault="00893A50" w:rsidP="00050EE3">
      <w:pPr>
        <w:ind w:firstLine="720"/>
        <w:jc w:val="both"/>
      </w:pPr>
      <w:r>
        <w:t xml:space="preserve">AIK juga merupakan salah satu indikator ketercapaian misi penyelengara PTM. </w:t>
      </w:r>
      <w:r w:rsidR="00084B19">
        <w:t>Mahasiswa yang telah lulus dari PTM dengan mempelajari AIK</w:t>
      </w:r>
      <w:r>
        <w:t>,</w:t>
      </w:r>
      <w:r w:rsidR="00084B19">
        <w:t xml:space="preserve"> diharapkan </w:t>
      </w:r>
      <w:r w:rsidR="00084B19">
        <w:lastRenderedPageBreak/>
        <w:t xml:space="preserve">mampu memahami dan membedakan </w:t>
      </w:r>
      <w:r w:rsidR="00084B19">
        <w:softHyphen/>
        <w:t>pemahaman organisasi yang</w:t>
      </w:r>
      <w:r>
        <w:t xml:space="preserve"> berdeba</w:t>
      </w:r>
      <w:r w:rsidR="00D61C88">
        <w:t xml:space="preserve">-beda yang </w:t>
      </w:r>
      <w:r>
        <w:t>telah</w:t>
      </w:r>
      <w:r w:rsidR="00370E10">
        <w:t xml:space="preserve"> beredar </w:t>
      </w:r>
      <w:r w:rsidR="00084B19">
        <w:t>dimasyarakat</w:t>
      </w:r>
      <w:r w:rsidR="00370E10">
        <w:t>,</w:t>
      </w:r>
      <w:r w:rsidR="00084B19">
        <w:t xml:space="preserve"> memiliki </w:t>
      </w:r>
      <w:r w:rsidR="00370E10">
        <w:t>pondasi yang kuat tentang AIK, memahami arti perjuangan muhammdiyah, toleransi</w:t>
      </w:r>
      <w:r w:rsidR="007A7E1C">
        <w:t xml:space="preserve"> dan</w:t>
      </w:r>
      <w:r w:rsidR="00370E10">
        <w:t xml:space="preserve"> mengetahui sejarah atau asal-usul pendirian muhammadiyah beserta seluk beluk organisasi ini</w:t>
      </w:r>
      <w:r w:rsidR="007A7E1C">
        <w:fldChar w:fldCharType="begin" w:fldLock="1"/>
      </w:r>
      <w:r w:rsidR="00506B06">
        <w:instrText>ADDIN CSL_CITATION {"citationItems":[{"id":"ITEM-1","itemData":{"DOI":"10.29210/120192327","ISSN":"2476-9886","abstract":"&lt;p&gt;&lt;em&gt;This study aims to be Muhammadiyah assistance in evaluating to what extent the implementation of Al Islam Kemuhammadiyahan within the curriculum as a charity effort of Muhammadiyah Educational Institution, especially STKIP Muhammadiyah Sungai Penuh. This study is a field study because it was conducted in real and based on the factual data in the field. The type of this study is a descriptive-qualitative. Informants in this study are stakeholders, lecturers, and students of STKIP Muhammadiyah Sungai Penuh, who was registered in 2017/2018 academic year. Data collection was collected by using observation, interview, and documentation. Then, the data was analyzed through descriptive analysis by using the inductive method. By finding out to what extent the implementation of those values, the final goal of this study is as a starting point for the college, especially in reform their educational curriculum into the one which internalizes those values in all instructions of each study program.&lt;/em&gt;&lt;/p&gt;","author":[{"dropping-particle":"","family":"Saswandi","given":"Tri","non-dropping-particle":"","parse-names":false,"suffix":""},{"dropping-particle":"","family":"Sari","given":"Ayu Permata","non-dropping-particle":"","parse-names":false,"suffix":""}],"container-title":"Jurnal EDUCATIO: Jurnal Pendidikan Indonesia","id":"ITEM-1","issue":"1","issued":{"date-parts":[["2019"]]},"page":"27","title":"Analisis penerapan nilai-nilai Al Islam dan Kemuhammadiyahan dalam perkuliahan","type":"article-journal","volume":"5"},"uris":["http://www.mendeley.com/documents/?uuid=e00b7ebd-b98d-4325-9e52-a20f916f5920"]}],"mendeley":{"formattedCitation":"(Saswandi and Sari, 2019)","plainTextFormattedCitation":"(Saswandi and Sari, 2019)","previouslyFormattedCitation":"(Saswandi and Sari, 2019)"},"properties":{"noteIndex":0},"schema":"https://github.com/citation-style-language/schema/raw/master/csl-citation.json"}</w:instrText>
      </w:r>
      <w:r w:rsidR="007A7E1C">
        <w:fldChar w:fldCharType="separate"/>
      </w:r>
      <w:r w:rsidR="007A7E1C" w:rsidRPr="007A7E1C">
        <w:rPr>
          <w:noProof/>
        </w:rPr>
        <w:t>(Saswandi and Sari, 2019)</w:t>
      </w:r>
      <w:r w:rsidR="007A7E1C">
        <w:fldChar w:fldCharType="end"/>
      </w:r>
      <w:r w:rsidR="00370E10">
        <w:t>.</w:t>
      </w:r>
    </w:p>
    <w:p w14:paraId="480B638A" w14:textId="66E288F4" w:rsidR="00142E1D" w:rsidRDefault="007A7E1C" w:rsidP="00142E1D">
      <w:pPr>
        <w:pStyle w:val="Heading2"/>
      </w:pPr>
      <w:r>
        <w:t xml:space="preserve"> Modul B</w:t>
      </w:r>
      <w:r w:rsidR="00142E1D">
        <w:t xml:space="preserve">aca </w:t>
      </w:r>
      <w:r>
        <w:t>T</w:t>
      </w:r>
      <w:r w:rsidR="00142E1D">
        <w:t>ulis Al-</w:t>
      </w:r>
      <w:r>
        <w:t>Q</w:t>
      </w:r>
      <w:r w:rsidR="00142E1D">
        <w:t>ur’an</w:t>
      </w:r>
      <w:r>
        <w:t xml:space="preserve"> dan Kajian</w:t>
      </w:r>
    </w:p>
    <w:p w14:paraId="41001D5E" w14:textId="77777777" w:rsidR="000C6D5E" w:rsidRPr="000C6D5E" w:rsidRDefault="000C6D5E" w:rsidP="000C6D5E"/>
    <w:p w14:paraId="21C5F386" w14:textId="77777777" w:rsidR="00142E1D" w:rsidRPr="00142E1D" w:rsidRDefault="00142E1D" w:rsidP="00142E1D"/>
    <w:p w14:paraId="00DBC625" w14:textId="16620984" w:rsidR="007A7E1C" w:rsidRDefault="00142E1D" w:rsidP="00142E1D">
      <w:pPr>
        <w:pStyle w:val="ListParagraph"/>
        <w:numPr>
          <w:ilvl w:val="0"/>
          <w:numId w:val="15"/>
        </w:numPr>
        <w:jc w:val="both"/>
      </w:pPr>
      <w:r>
        <w:t>Baca Tulis Al-Qur’an</w:t>
      </w:r>
    </w:p>
    <w:p w14:paraId="351E265E" w14:textId="1360A2F7" w:rsidR="00D764C8" w:rsidRDefault="00D764C8" w:rsidP="00142E1D">
      <w:pPr>
        <w:pStyle w:val="ListParagraph"/>
        <w:ind w:left="1440"/>
        <w:jc w:val="both"/>
      </w:pPr>
      <w:r>
        <w:t xml:space="preserve">Universitas Muhammadiyah Kendari melalui Lembaga Pengkajian Dan Penerapan Al-Islam &amp; Kemuhammadiyahan (LPPAIK) memiliki program bimbingan Baca Tulis Al-Qur’an (BTQ) yang di adakan sebanyak </w:t>
      </w:r>
      <w:r w:rsidR="00F47988">
        <w:t>2</w:t>
      </w:r>
      <w:r>
        <w:t xml:space="preserve"> semester bagi seluruh mahasiswa</w:t>
      </w:r>
      <w:r w:rsidR="00F47988">
        <w:t xml:space="preserve"> baru</w:t>
      </w:r>
      <w:r>
        <w:t xml:space="preserve"> UMK</w:t>
      </w:r>
    </w:p>
    <w:p w14:paraId="40529112" w14:textId="77777777" w:rsidR="00D764C8" w:rsidRDefault="00D764C8" w:rsidP="00142E1D">
      <w:pPr>
        <w:pStyle w:val="ListParagraph"/>
        <w:ind w:left="1440"/>
        <w:jc w:val="both"/>
      </w:pPr>
    </w:p>
    <w:p w14:paraId="2D45DB8F" w14:textId="42401D85" w:rsidR="00142E1D" w:rsidRDefault="00142E1D" w:rsidP="00142E1D">
      <w:pPr>
        <w:pStyle w:val="ListParagraph"/>
        <w:numPr>
          <w:ilvl w:val="0"/>
          <w:numId w:val="15"/>
        </w:numPr>
        <w:jc w:val="both"/>
      </w:pPr>
      <w:r>
        <w:t>Kajian</w:t>
      </w:r>
      <w:r w:rsidR="00D764C8" w:rsidRPr="00D764C8">
        <w:t xml:space="preserve"> </w:t>
      </w:r>
    </w:p>
    <w:p w14:paraId="7504BF40" w14:textId="77777777" w:rsidR="000C6D5E" w:rsidRDefault="000C6D5E" w:rsidP="00B80F41">
      <w:pPr>
        <w:jc w:val="both"/>
      </w:pPr>
    </w:p>
    <w:p w14:paraId="745F0BB1" w14:textId="50ED1DEB" w:rsidR="001005D3" w:rsidRDefault="001005D3" w:rsidP="001005D3">
      <w:pPr>
        <w:pStyle w:val="Heading2"/>
      </w:pPr>
      <w:r>
        <w:t>Web</w:t>
      </w:r>
      <w:r w:rsidR="003B4360">
        <w:t>site</w:t>
      </w:r>
    </w:p>
    <w:p w14:paraId="70CDB0A5" w14:textId="3115B147" w:rsidR="001005D3" w:rsidRDefault="00BA0725" w:rsidP="00E171AE">
      <w:pPr>
        <w:ind w:firstLine="720"/>
        <w:jc w:val="both"/>
      </w:pPr>
      <w:r>
        <w:t xml:space="preserve">Web </w:t>
      </w:r>
      <w:r w:rsidR="001005D3">
        <w:t>adalah salah satu layanan yang dapat digunakan oleh seluruh pengguna internet yang terhubung secara online. Pada mulanya web merupakan ruangan informasi dalam internet dengan menggunakan teknologi hypertext, yang dimana pengguna dituntun untuk menemukan informasi dengan mengikuti tautan dalam dokumen web yang ditampilkan dalam sebuah web browser (</w:t>
      </w:r>
      <w:r w:rsidR="001005D3" w:rsidRPr="001005D3">
        <w:t>Gunawan, I., Akbar, T., &amp; Anwar, K. (2019). Prototipe Sistem Monitoring Tegangan Panel Surya (Solar Cell) Pada Lampu Penerang Jalan Berbasis Web Aplikasi. Infotek J Inform dan Teknol, 2(2), 70-8.</w:t>
      </w:r>
      <w:r w:rsidR="001005D3">
        <w:t>).</w:t>
      </w:r>
      <w:r w:rsidR="009C222D">
        <w:t xml:space="preserve">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hyperlink, sedangkan teks yang menjadi media penghubung disebut hypertext</w:t>
      </w:r>
      <w:r w:rsidR="009C222D">
        <w:fldChar w:fldCharType="begin" w:fldLock="1"/>
      </w:r>
      <w:r w:rsidR="009C222D">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nd Hartawan, 2017)","plainTextFormattedCitation":"(Isa and Hartawan, 2017)","previouslyFormattedCitation":"(Isa and Hartawan, 2017)"},"properties":{"noteIndex":0},"schema":"https://github.com/citation-style-language/schema/raw/master/csl-citation.json"}</w:instrText>
      </w:r>
      <w:r w:rsidR="009C222D">
        <w:fldChar w:fldCharType="separate"/>
      </w:r>
      <w:r w:rsidR="009C222D" w:rsidRPr="00E171AE">
        <w:rPr>
          <w:noProof/>
        </w:rPr>
        <w:t>(Isa and Hartawan, 2017)</w:t>
      </w:r>
      <w:r w:rsidR="009C222D">
        <w:fldChar w:fldCharType="end"/>
      </w:r>
      <w:r w:rsidR="009C222D">
        <w:t>.</w:t>
      </w:r>
    </w:p>
    <w:p w14:paraId="0D257387" w14:textId="77777777" w:rsidR="001005D3" w:rsidRPr="001005D3" w:rsidRDefault="001005D3" w:rsidP="001005D3"/>
    <w:p w14:paraId="351E0939" w14:textId="092783B7" w:rsidR="00A71800" w:rsidRDefault="000C6D5E" w:rsidP="009C222D">
      <w:pPr>
        <w:pStyle w:val="Heading2"/>
      </w:pPr>
      <w:r>
        <w:lastRenderedPageBreak/>
        <w:t>Aplikasi berbasis web</w:t>
      </w:r>
    </w:p>
    <w:p w14:paraId="11892786" w14:textId="77777777" w:rsidR="005D485D" w:rsidRPr="005D485D" w:rsidRDefault="005D485D" w:rsidP="005D485D">
      <w:pPr>
        <w:pStyle w:val="ListParagraph"/>
        <w:numPr>
          <w:ilvl w:val="0"/>
          <w:numId w:val="17"/>
        </w:numPr>
        <w:pBdr>
          <w:bottom w:val="single" w:sz="6" w:space="1" w:color="auto"/>
        </w:pBdr>
        <w:spacing w:after="0" w:line="240" w:lineRule="auto"/>
        <w:jc w:val="center"/>
        <w:rPr>
          <w:rFonts w:ascii="Arial" w:eastAsia="Times New Roman" w:hAnsi="Arial" w:cs="Arial"/>
          <w:vanish/>
          <w:color w:val="auto"/>
          <w:sz w:val="16"/>
          <w:szCs w:val="16"/>
        </w:rPr>
      </w:pPr>
      <w:r w:rsidRPr="005D485D">
        <w:rPr>
          <w:rFonts w:ascii="Arial" w:eastAsia="Times New Roman" w:hAnsi="Arial" w:cs="Arial"/>
          <w:vanish/>
          <w:color w:val="auto"/>
          <w:sz w:val="16"/>
          <w:szCs w:val="16"/>
        </w:rPr>
        <w:t>Top of Form</w:t>
      </w:r>
    </w:p>
    <w:p w14:paraId="7122DDE0" w14:textId="40AA9B83" w:rsidR="001005D3" w:rsidRDefault="00484458" w:rsidP="001005D3">
      <w:pPr>
        <w:ind w:firstLine="720"/>
        <w:jc w:val="both"/>
      </w:pPr>
      <w:r>
        <w:t>Aplikasi berbasis web merupakan sebuah program komputer yang memanfaatkan web browser</w:t>
      </w:r>
      <w:r w:rsidR="005D485D">
        <w:t xml:space="preserve"> serta tekologi </w:t>
      </w:r>
      <w:r w:rsidR="001005D3">
        <w:t xml:space="preserve">dari </w:t>
      </w:r>
      <w:r w:rsidR="005D485D">
        <w:t>web. Aplikasi ini menggunakan sciprt server</w:t>
      </w:r>
      <w:r w:rsidR="001005D3">
        <w:t>-</w:t>
      </w:r>
      <w:r w:rsidR="005D485D">
        <w:t>side seperti PHP dan ASP</w:t>
      </w:r>
      <w:r w:rsidR="001005D3">
        <w:t xml:space="preserve"> (Active Server Pages)</w:t>
      </w:r>
      <w:r w:rsidR="005D485D">
        <w:t xml:space="preserve"> untuk memproses dan mengelolah data yang disimpan pada server. Selain itu, script client-side seperti HTML dan </w:t>
      </w:r>
      <w:r w:rsidR="001005D3">
        <w:t>J</w:t>
      </w:r>
      <w:r w:rsidR="005D485D">
        <w:t xml:space="preserve">avaScript juga digunakan untuk menampilkan informasi dan memungkinkan pengguna berinteraksi dengan aplikasi melalui form online, sistem </w:t>
      </w:r>
      <w:r w:rsidR="001005D3">
        <w:t>manajemen konten, kolom komentar, dan fitur lainnya. Dengan aplikasi web, user dapat membuat dan berbagi dokumen, bekerja sama dalam suatu proyek, serta mengedit dokumen yang sama dengan menggunakan perangkat yang berbeda dan dari lokasi yang berbeda pula</w:t>
      </w:r>
      <w:r w:rsidR="001005D3">
        <w:fldChar w:fldCharType="begin" w:fldLock="1"/>
      </w:r>
      <w:r w:rsidR="00E171AE">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001005D3">
        <w:fldChar w:fldCharType="separate"/>
      </w:r>
      <w:r w:rsidR="001005D3" w:rsidRPr="001005D3">
        <w:rPr>
          <w:noProof/>
        </w:rPr>
        <w:t>(Suryawinata, 2019)</w:t>
      </w:r>
      <w:r w:rsidR="001005D3">
        <w:fldChar w:fldCharType="end"/>
      </w:r>
      <w:r w:rsidR="001005D3">
        <w:t xml:space="preserve">. </w:t>
      </w:r>
    </w:p>
    <w:p w14:paraId="32BBA67A" w14:textId="31CCBA16" w:rsidR="00484458" w:rsidRDefault="001005D3" w:rsidP="001005D3">
      <w:pPr>
        <w:ind w:firstLine="720"/>
        <w:jc w:val="both"/>
      </w:pPr>
      <w:r w:rsidRPr="001005D3">
        <w:t xml:space="preserve">Setiap permintaan yang dilakukan oleh user </w:t>
      </w:r>
      <w:r w:rsidR="003E13FE">
        <w:t xml:space="preserve">pada website </w:t>
      </w:r>
      <w:r w:rsidRPr="001005D3">
        <w:t xml:space="preserve">melalui </w:t>
      </w:r>
      <w:r w:rsidR="003E13FE">
        <w:t>w</w:t>
      </w:r>
      <w:r w:rsidRPr="001005D3">
        <w:t xml:space="preserve">eb browser akan diproses </w:t>
      </w:r>
      <w:r>
        <w:t xml:space="preserve">lagi </w:t>
      </w:r>
      <w:r w:rsidRPr="001005D3">
        <w:t xml:space="preserve">oleh aplikasi web dan hasilnya akan dikembalikan </w:t>
      </w:r>
      <w:r>
        <w:t>lagi kep</w:t>
      </w:r>
      <w:r w:rsidR="003E13FE">
        <w:t>a</w:t>
      </w:r>
      <w:r>
        <w:t xml:space="preserve">da </w:t>
      </w:r>
      <w:r w:rsidRPr="001005D3">
        <w:t>user</w:t>
      </w:r>
      <w:r>
        <w:t xml:space="preserve"> </w:t>
      </w:r>
      <w:r w:rsidR="003E13FE">
        <w:t xml:space="preserve">yang berupa </w:t>
      </w:r>
      <w:r w:rsidRPr="001005D3">
        <w:t>halaman</w:t>
      </w:r>
      <w:r w:rsidR="003E13FE">
        <w:t xml:space="preserve"> halaman web</w:t>
      </w:r>
      <w:r w:rsidRPr="001005D3">
        <w:t xml:space="preserve"> yang </w:t>
      </w:r>
      <w:r w:rsidR="003E13FE">
        <w:t xml:space="preserve">akan </w:t>
      </w:r>
      <w:r w:rsidRPr="001005D3">
        <w:t xml:space="preserve">tampil dilayar web browser </w:t>
      </w:r>
      <w:r w:rsidR="003E13FE">
        <w:t xml:space="preserve">mereka. Web site yang </w:t>
      </w:r>
      <w:r w:rsidRPr="001005D3">
        <w:t>bersifat dinamis</w:t>
      </w:r>
      <w:r w:rsidR="003E13FE">
        <w:t xml:space="preserve"> </w:t>
      </w:r>
      <w:r w:rsidRPr="001005D3">
        <w:t>tergantung dari nilai data atau parameter yang dimasukkan oleh</w:t>
      </w:r>
      <w:r>
        <w:t xml:space="preserve"> </w:t>
      </w:r>
      <w:r w:rsidRPr="001005D3">
        <w:t>us</w:t>
      </w:r>
      <w:r w:rsidR="00CF3C64">
        <w:t>e</w:t>
      </w:r>
      <w:r w:rsidRPr="001005D3">
        <w:t>r</w:t>
      </w:r>
      <w:r w:rsidR="00CF3C64">
        <w:t xml:space="preserve"> (Gunawan)</w:t>
      </w:r>
      <w:r w:rsidRPr="001005D3">
        <w:t xml:space="preserve">. </w:t>
      </w:r>
      <w:r w:rsidR="003E13FE">
        <w:t>Berikut adalah gambaran komunikasi antara client (Web browser) dan aplikasi web.</w:t>
      </w:r>
    </w:p>
    <w:p w14:paraId="3C01FFAB" w14:textId="26ABD50B" w:rsidR="00720F9F" w:rsidRDefault="003E13FE" w:rsidP="00BB29AF">
      <w:pPr>
        <w:ind w:firstLine="720"/>
        <w:jc w:val="center"/>
        <w:rPr>
          <w:sz w:val="32"/>
          <w:szCs w:val="28"/>
        </w:rPr>
      </w:pPr>
      <w:r w:rsidRPr="003E13FE">
        <w:rPr>
          <w:sz w:val="32"/>
          <w:szCs w:val="28"/>
        </w:rPr>
        <w:t>Gambar komunikas</w:t>
      </w:r>
      <w:r w:rsidR="00BB29AF">
        <w:rPr>
          <w:sz w:val="32"/>
          <w:szCs w:val="28"/>
        </w:rPr>
        <w:t>i</w:t>
      </w:r>
    </w:p>
    <w:p w14:paraId="7E0AC52D" w14:textId="77777777" w:rsidR="00111FB7" w:rsidRDefault="00111FB7" w:rsidP="00111FB7">
      <w:pPr>
        <w:pStyle w:val="Heading2"/>
      </w:pPr>
      <w:r>
        <w:t>Web service</w:t>
      </w:r>
    </w:p>
    <w:p w14:paraId="7E3B3F83" w14:textId="77777777" w:rsidR="00111FB7" w:rsidRDefault="00111FB7" w:rsidP="00111FB7"/>
    <w:p w14:paraId="420081A5" w14:textId="2EB9D778" w:rsidR="00111FB7" w:rsidRPr="001944CD" w:rsidRDefault="00111FB7" w:rsidP="00111FB7">
      <w:pPr>
        <w:spacing w:line="360" w:lineRule="auto"/>
        <w:ind w:firstLine="420"/>
        <w:jc w:val="both"/>
      </w:pPr>
      <w:r w:rsidRPr="00111FB7">
        <w:rPr>
          <w:i/>
          <w:iCs/>
        </w:rPr>
        <w:t>Web service</w:t>
      </w:r>
      <w:r w:rsidRPr="001944CD">
        <w:t xml:space="preserve"> adalah kumpulan layanan </w:t>
      </w:r>
      <w:r w:rsidR="004B6BD5">
        <w:t xml:space="preserve">dari </w:t>
      </w:r>
      <w:r w:rsidRPr="001944CD">
        <w:t>web dengan menggunakan jaringan protokol HTTP yang dapat diakses dan digunakan oleh pengguna dengan berbagai macam bahasa pemrograman, arsitektur, dan sistem operasi yang berbeda</w:t>
      </w:r>
      <w:r>
        <w:t xml:space="preserve">, </w:t>
      </w:r>
      <w:r w:rsidR="004B6BD5">
        <w:t xml:space="preserve">layanan web service ini </w:t>
      </w:r>
      <w:r>
        <w:t xml:space="preserve">dapat </w:t>
      </w:r>
      <w:r w:rsidRPr="001944CD">
        <w:t xml:space="preserve">dibuat dalam bentuk format JSON, XML maupun </w:t>
      </w:r>
      <w:r w:rsidR="006D2721">
        <w:t>teks</w:t>
      </w:r>
      <w:r w:rsidRPr="001944CD">
        <w:t xml:space="preserve">. </w:t>
      </w:r>
      <w:r w:rsidRPr="00111FB7">
        <w:rPr>
          <w:i/>
          <w:iCs/>
        </w:rPr>
        <w:t>Web service</w:t>
      </w:r>
      <w:r w:rsidRPr="001944CD">
        <w:t xml:space="preserve"> merupakan teknologi yang dapat digunakan untuk melakukan integrasi sistem dan pengembangan aplikasi dengan berbasis </w:t>
      </w:r>
      <w:r w:rsidRPr="00111FB7">
        <w:rPr>
          <w:i/>
          <w:iCs/>
        </w:rPr>
        <w:t>multiplatform</w:t>
      </w:r>
      <w:r w:rsidRPr="001944CD">
        <w:t xml:space="preserve">. </w:t>
      </w:r>
      <w:r w:rsidRPr="00111FB7">
        <w:rPr>
          <w:i/>
          <w:iCs/>
        </w:rPr>
        <w:t>Web service</w:t>
      </w:r>
      <w:r w:rsidRPr="001944CD">
        <w:t xml:space="preserve"> dikembangkan sebagai jembatan komunikasi untuk sistem-sistem yang berbeda satu dengan yang lainnya, sehingga aplikasi memiliki jaringan</w:t>
      </w:r>
      <w:r w:rsidR="00FA7A04">
        <w:t xml:space="preserve">, </w:t>
      </w:r>
      <w:r w:rsidRPr="001944CD">
        <w:t xml:space="preserve">standar protokol </w:t>
      </w:r>
      <w:r w:rsidR="00FE16AF">
        <w:t>d</w:t>
      </w:r>
      <w:r w:rsidR="00FA7A04">
        <w:t>engan</w:t>
      </w:r>
      <w:r w:rsidR="00FE16AF">
        <w:t xml:space="preserve"> cara berkomunikasi yang sama</w:t>
      </w:r>
      <w:r w:rsidR="00FA7A04">
        <w:t xml:space="preserve">, </w:t>
      </w:r>
      <w:r w:rsidRPr="001944CD">
        <w:t xml:space="preserve">yang ditetapkan oleh </w:t>
      </w:r>
      <w:r w:rsidR="00FA7A04" w:rsidRPr="00FA7A04">
        <w:t>pengembang dari</w:t>
      </w:r>
      <w:r w:rsidR="00FA7A04">
        <w:rPr>
          <w:i/>
          <w:iCs/>
        </w:rPr>
        <w:t xml:space="preserve"> web service</w:t>
      </w:r>
      <w:r w:rsidRPr="001944CD">
        <w:t xml:space="preserve">. Oleh karena itu dengan menggunakan </w:t>
      </w:r>
      <w:r w:rsidRPr="00111FB7">
        <w:rPr>
          <w:i/>
          <w:iCs/>
        </w:rPr>
        <w:t>web service</w:t>
      </w:r>
      <w:r w:rsidRPr="001944CD">
        <w:t xml:space="preserve">, ketergantungan pada website konvensional akan dapat teratasi. Pada umumnya ada 2 jenis protokol komunikasi web standar yaitu SOAP dan REST, Namun saat ini protokol yang paling banyak digunakan dengan memiliki kinerja </w:t>
      </w:r>
      <w:r w:rsidRPr="001944CD">
        <w:lastRenderedPageBreak/>
        <w:t xml:space="preserve">yang sangat baik dan optimal adalah </w:t>
      </w:r>
      <w:r w:rsidRPr="00111FB7">
        <w:rPr>
          <w:i/>
          <w:iCs/>
        </w:rPr>
        <w:t>Representational State Transfer</w:t>
      </w:r>
      <w:r w:rsidRPr="001944CD">
        <w:t xml:space="preserve"> (REST). REST yang dapat diterapkan ke web service yang saat ini dikenal denga</w:t>
      </w:r>
      <w:r w:rsidR="00FA7A04">
        <w:t>n</w:t>
      </w:r>
      <w:r w:rsidRPr="001944CD">
        <w:t xml:space="preserve"> nama </w:t>
      </w:r>
      <w:r w:rsidRPr="00111FB7">
        <w:rPr>
          <w:i/>
          <w:iCs/>
        </w:rPr>
        <w:t>RESTful web servcie</w:t>
      </w:r>
      <w:r>
        <w:fldChar w:fldCharType="begin" w:fldLock="1"/>
      </w:r>
      <w: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nd Susetyo, 2022)","plainTextFormattedCitation":"(Achsan and Susetyo, 2022)","previouslyFormattedCitation":"(Achsan and Susetyo, 2022)"},"properties":{"noteIndex":0},"schema":"https://github.com/citation-style-language/schema/raw/master/csl-citation.json"}</w:instrText>
      </w:r>
      <w:r>
        <w:fldChar w:fldCharType="separate"/>
      </w:r>
      <w:r w:rsidRPr="00676AAD">
        <w:rPr>
          <w:noProof/>
        </w:rPr>
        <w:t>(Achsan and Susetyo, 2022)</w:t>
      </w:r>
      <w:r>
        <w:fldChar w:fldCharType="end"/>
      </w:r>
      <w:r w:rsidRPr="001944CD">
        <w:t>.</w:t>
      </w:r>
    </w:p>
    <w:p w14:paraId="116F833F" w14:textId="77777777" w:rsidR="00111FB7" w:rsidRPr="00BB29AF" w:rsidRDefault="00111FB7" w:rsidP="00BB29AF">
      <w:pPr>
        <w:ind w:firstLine="720"/>
        <w:jc w:val="center"/>
        <w:rPr>
          <w:sz w:val="32"/>
          <w:szCs w:val="28"/>
        </w:rPr>
      </w:pPr>
    </w:p>
    <w:p w14:paraId="632AEE35" w14:textId="3B10B643" w:rsidR="00720F9F" w:rsidRPr="00720F9F" w:rsidRDefault="000C6D5E" w:rsidP="00720F9F">
      <w:pPr>
        <w:pStyle w:val="Heading2"/>
      </w:pPr>
      <w:r>
        <w:t>R</w:t>
      </w:r>
      <w:r w:rsidR="00684048">
        <w:t>ESTful</w:t>
      </w:r>
      <w:r w:rsidR="00E20C1E">
        <w:t xml:space="preserve"> API</w:t>
      </w:r>
    </w:p>
    <w:p w14:paraId="3A4F08C4" w14:textId="492C8090" w:rsidR="00684048" w:rsidRDefault="004852AC" w:rsidP="00684048">
      <w:pPr>
        <w:spacing w:line="360" w:lineRule="auto"/>
        <w:ind w:firstLine="420"/>
        <w:jc w:val="both"/>
        <w:rPr>
          <w:rFonts w:cs="Calibri"/>
          <w:szCs w:val="24"/>
        </w:rPr>
      </w:pPr>
      <w:r w:rsidRPr="004852AC">
        <w:rPr>
          <w:i/>
          <w:iCs/>
        </w:rPr>
        <w:t>Representational State</w:t>
      </w:r>
      <w:r w:rsidRPr="004852AC">
        <w:rPr>
          <w:rFonts w:cs="Calibri"/>
          <w:i/>
          <w:iCs/>
          <w:szCs w:val="24"/>
        </w:rPr>
        <w:t xml:space="preserve"> Transfer</w:t>
      </w:r>
      <w:r w:rsidRPr="00D30FF6">
        <w:rPr>
          <w:rFonts w:cs="Calibri"/>
          <w:szCs w:val="24"/>
        </w:rPr>
        <w:t xml:space="preserve"> (REST) merupakan arsitektur perangkat lunak yang memberlakukan syarat mengenai cara API bekerja. REST pada awalnya dibuat sebagai panduan untuk mengelolah komunikasi pada jaringan komplek</w:t>
      </w:r>
      <w:r>
        <w:rPr>
          <w:rFonts w:cs="Calibri"/>
          <w:szCs w:val="24"/>
        </w:rPr>
        <w:t xml:space="preserve">s </w:t>
      </w:r>
      <w:r w:rsidRPr="00D30FF6">
        <w:rPr>
          <w:rFonts w:cs="Calibri"/>
          <w:szCs w:val="24"/>
        </w:rPr>
        <w:t>seperti internet(</w:t>
      </w:r>
      <w:hyperlink r:id="rId14" w:history="1">
        <w:r w:rsidRPr="00D30FF6">
          <w:rPr>
            <w:rFonts w:cs="Calibri"/>
            <w:szCs w:val="24"/>
          </w:rPr>
          <w:t>aws.amazon.com</w:t>
        </w:r>
      </w:hyperlink>
      <w:r w:rsidRPr="00D30FF6">
        <w:rPr>
          <w:rFonts w:cs="Calibri"/>
          <w:szCs w:val="24"/>
        </w:rPr>
        <w:t xml:space="preserve">). </w:t>
      </w:r>
      <w:r>
        <w:rPr>
          <w:rFonts w:cs="Calibri"/>
          <w:szCs w:val="24"/>
        </w:rPr>
        <w:t xml:space="preserve">Roy Fielding dari University of California merupakan pencipta dari REST. REST merupakan layanan web yang lebih sederhanan dibandignkan arsitektur jenis SOAP, REST yang menjadi pemisah antara klien dan </w:t>
      </w:r>
      <w:r w:rsidRPr="00D12C52">
        <w:rPr>
          <w:rFonts w:cs="Calibri"/>
          <w:i/>
          <w:iCs/>
          <w:szCs w:val="24"/>
        </w:rPr>
        <w:t>server</w:t>
      </w:r>
      <w:r>
        <w:rPr>
          <w:rFonts w:cs="Calibri"/>
          <w:szCs w:val="24"/>
        </w:rPr>
        <w:t xml:space="preserve"> memungkinkan pengembang aplikasi yang independen baik dari sisi platform, bahasa </w:t>
      </w:r>
      <w:r w:rsidR="009C222D">
        <w:rPr>
          <w:rFonts w:cs="Calibri"/>
          <w:szCs w:val="24"/>
        </w:rPr>
        <w:t>maupun dari sisi</w:t>
      </w:r>
      <w:r>
        <w:rPr>
          <w:rFonts w:cs="Calibri"/>
          <w:szCs w:val="24"/>
        </w:rPr>
        <w:t xml:space="preserve"> skalabilitas</w:t>
      </w:r>
      <w:r w:rsidR="00684048">
        <w:rPr>
          <w:rFonts w:cs="Calibri"/>
          <w:szCs w:val="24"/>
        </w:rPr>
        <w:fldChar w:fldCharType="begin" w:fldLock="1"/>
      </w:r>
      <w:r w:rsidR="00676AAD">
        <w:rPr>
          <w:rFonts w:cs="Calibri"/>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type":"article-journal"},"uris":["http://www.mendeley.com/documents/?uuid=b5ad9df3-f0b0-4274-9a84-28fd7ccbdfcb"]}],"mendeley":{"formattedCitation":"(Prilsafira &lt;i&gt;et al.&lt;/i&gt;, 2023)","plainTextFormattedCitation":"(Prilsafira et al., 2023)","previouslyFormattedCitation":"(Prilsafira &lt;i&gt;et al.&lt;/i&gt;, 2023)"},"properties":{"noteIndex":0},"schema":"https://github.com/citation-style-language/schema/raw/master/csl-citation.json"}</w:instrText>
      </w:r>
      <w:r w:rsidR="00684048">
        <w:rPr>
          <w:rFonts w:cs="Calibri"/>
          <w:szCs w:val="24"/>
        </w:rPr>
        <w:fldChar w:fldCharType="separate"/>
      </w:r>
      <w:r w:rsidR="00684048" w:rsidRPr="00684048">
        <w:rPr>
          <w:rFonts w:cs="Calibri"/>
          <w:noProof/>
          <w:szCs w:val="24"/>
        </w:rPr>
        <w:t xml:space="preserve">(Prilsafira </w:t>
      </w:r>
      <w:r w:rsidR="00684048" w:rsidRPr="00684048">
        <w:rPr>
          <w:rFonts w:cs="Calibri"/>
          <w:i/>
          <w:noProof/>
          <w:szCs w:val="24"/>
        </w:rPr>
        <w:t>et al.</w:t>
      </w:r>
      <w:r w:rsidR="00684048" w:rsidRPr="00684048">
        <w:rPr>
          <w:rFonts w:cs="Calibri"/>
          <w:noProof/>
          <w:szCs w:val="24"/>
        </w:rPr>
        <w:t>, 2023)</w:t>
      </w:r>
      <w:r w:rsidR="00684048">
        <w:rPr>
          <w:rFonts w:cs="Calibri"/>
          <w:szCs w:val="24"/>
        </w:rPr>
        <w:fldChar w:fldCharType="end"/>
      </w:r>
      <w:r>
        <w:rPr>
          <w:rFonts w:cs="Calibri"/>
          <w:szCs w:val="24"/>
        </w:rPr>
        <w:t xml:space="preserve">. </w:t>
      </w:r>
    </w:p>
    <w:p w14:paraId="2BCE5FAF" w14:textId="3325628D" w:rsidR="004852AC" w:rsidRPr="00D30FF6" w:rsidRDefault="004852AC" w:rsidP="00684048">
      <w:pPr>
        <w:spacing w:line="360" w:lineRule="auto"/>
        <w:ind w:firstLine="420"/>
        <w:jc w:val="both"/>
        <w:rPr>
          <w:rFonts w:cs="Calibri"/>
          <w:szCs w:val="24"/>
        </w:rPr>
      </w:pPr>
      <w:r>
        <w:rPr>
          <w:rFonts w:cs="Calibri"/>
          <w:szCs w:val="24"/>
        </w:rPr>
        <w:t xml:space="preserve">Application Programming Interface (API) merupakan antarmuka yang memungkinkan aplikasi backend dapat berinteraksi dan </w:t>
      </w:r>
      <w:r w:rsidR="00720F9F">
        <w:rPr>
          <w:rFonts w:cs="Calibri"/>
          <w:szCs w:val="24"/>
        </w:rPr>
        <w:t xml:space="preserve">membagikan </w:t>
      </w:r>
      <w:r>
        <w:rPr>
          <w:rFonts w:cs="Calibri"/>
          <w:szCs w:val="24"/>
        </w:rPr>
        <w:t>data</w:t>
      </w:r>
      <w:r w:rsidR="00684048">
        <w:rPr>
          <w:rFonts w:cs="Calibri"/>
          <w:szCs w:val="24"/>
        </w:rPr>
        <w:t xml:space="preserve"> yang diambil melalui database</w:t>
      </w:r>
      <w:r>
        <w:rPr>
          <w:rFonts w:cs="Calibri"/>
          <w:szCs w:val="24"/>
        </w:rPr>
        <w:t>.</w:t>
      </w:r>
      <w:r w:rsidR="00720F9F">
        <w:rPr>
          <w:rFonts w:cs="Calibri"/>
          <w:szCs w:val="24"/>
        </w:rPr>
        <w:t xml:space="preserve"> API sendiri terdiri dari </w:t>
      </w:r>
      <w:r w:rsidR="00720F9F" w:rsidRPr="00720F9F">
        <w:rPr>
          <w:rFonts w:cs="Calibri"/>
          <w:i/>
          <w:iCs/>
          <w:szCs w:val="24"/>
        </w:rPr>
        <w:t>elemen function</w:t>
      </w:r>
      <w:r w:rsidR="00720F9F">
        <w:rPr>
          <w:rFonts w:cs="Calibri"/>
          <w:szCs w:val="24"/>
        </w:rPr>
        <w:t xml:space="preserve">, </w:t>
      </w:r>
      <w:r w:rsidR="00720F9F" w:rsidRPr="00720F9F">
        <w:rPr>
          <w:rFonts w:cs="Calibri"/>
          <w:i/>
          <w:iCs/>
          <w:szCs w:val="24"/>
        </w:rPr>
        <w:t>protocols</w:t>
      </w:r>
      <w:r w:rsidR="00720F9F">
        <w:rPr>
          <w:rFonts w:cs="Calibri"/>
          <w:szCs w:val="24"/>
        </w:rPr>
        <w:t xml:space="preserve">, dan </w:t>
      </w:r>
      <w:r w:rsidR="00720F9F" w:rsidRPr="00720F9F">
        <w:rPr>
          <w:rFonts w:cs="Calibri"/>
          <w:i/>
          <w:iCs/>
          <w:szCs w:val="24"/>
        </w:rPr>
        <w:t>tools</w:t>
      </w:r>
      <w:r>
        <w:rPr>
          <w:rFonts w:cs="Calibri"/>
          <w:szCs w:val="24"/>
        </w:rPr>
        <w:t xml:space="preserve"> </w:t>
      </w:r>
      <w:r w:rsidR="00720F9F">
        <w:rPr>
          <w:rFonts w:cs="Calibri"/>
          <w:szCs w:val="24"/>
        </w:rPr>
        <w:t>lainnya yang digunakan pengembang untuk membuat sebuah aplikasi. Web API berjalan pada semua jenis server baik itu Apache pada PHP, maupun Tomcat pada Springboot dan lain sebagainya</w:t>
      </w:r>
      <w:r w:rsidR="00720F9F">
        <w:rPr>
          <w:rFonts w:cs="Calibri"/>
          <w:szCs w:val="24"/>
        </w:rPr>
        <w:fldChar w:fldCharType="begin" w:fldLock="1"/>
      </w:r>
      <w:r w:rsidR="00684048">
        <w:rPr>
          <w:rFonts w:cs="Calibri"/>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type":"article-journal"},"uris":["http://www.mendeley.com/documents/?uuid=b5ad9df3-f0b0-4274-9a84-28fd7ccbdfcb"]}],"mendeley":{"formattedCitation":"(Prilsafira &lt;i&gt;et al.&lt;/i&gt;, 2023)","plainTextFormattedCitation":"(Prilsafira et al., 2023)","previouslyFormattedCitation":"(Prilsafira &lt;i&gt;et al.&lt;/i&gt;, 2023)"},"properties":{"noteIndex":0},"schema":"https://github.com/citation-style-language/schema/raw/master/csl-citation.json"}</w:instrText>
      </w:r>
      <w:r w:rsidR="00720F9F">
        <w:rPr>
          <w:rFonts w:cs="Calibri"/>
          <w:szCs w:val="24"/>
        </w:rPr>
        <w:fldChar w:fldCharType="separate"/>
      </w:r>
      <w:r w:rsidR="00720F9F" w:rsidRPr="00720F9F">
        <w:rPr>
          <w:rFonts w:cs="Calibri"/>
          <w:noProof/>
          <w:szCs w:val="24"/>
        </w:rPr>
        <w:t xml:space="preserve">(Prilsafira </w:t>
      </w:r>
      <w:r w:rsidR="00720F9F" w:rsidRPr="00720F9F">
        <w:rPr>
          <w:rFonts w:cs="Calibri"/>
          <w:i/>
          <w:noProof/>
          <w:szCs w:val="24"/>
        </w:rPr>
        <w:t>et al.</w:t>
      </w:r>
      <w:r w:rsidR="00720F9F" w:rsidRPr="00720F9F">
        <w:rPr>
          <w:rFonts w:cs="Calibri"/>
          <w:noProof/>
          <w:szCs w:val="24"/>
        </w:rPr>
        <w:t>, 2023)</w:t>
      </w:r>
      <w:r w:rsidR="00720F9F">
        <w:rPr>
          <w:rFonts w:cs="Calibri"/>
          <w:szCs w:val="24"/>
        </w:rPr>
        <w:fldChar w:fldCharType="end"/>
      </w:r>
      <w:r w:rsidR="00720F9F">
        <w:rPr>
          <w:rFonts w:cs="Calibri"/>
          <w:szCs w:val="24"/>
        </w:rPr>
        <w:t xml:space="preserve">. </w:t>
      </w:r>
      <w:r w:rsidRPr="00D12C52">
        <w:rPr>
          <w:rFonts w:cs="Calibri"/>
          <w:i/>
          <w:iCs/>
          <w:szCs w:val="24"/>
        </w:rPr>
        <w:t>RESTful API</w:t>
      </w:r>
      <w:r w:rsidRPr="00D30FF6">
        <w:rPr>
          <w:rFonts w:cs="Calibri"/>
          <w:szCs w:val="24"/>
        </w:rPr>
        <w:t xml:space="preserve"> adalah antarmuka yang digunakan oleh dua sistem komputer untuk bertukar informasi secara aman melalui internet, dengan memiliki 6 prinsip yang harus diimplementasikan diantaranya (restfulapi.net):</w:t>
      </w:r>
    </w:p>
    <w:p w14:paraId="27398BED" w14:textId="77777777" w:rsidR="004852AC" w:rsidRDefault="004852AC" w:rsidP="004852AC">
      <w:pPr>
        <w:pStyle w:val="ListParagraph"/>
        <w:numPr>
          <w:ilvl w:val="0"/>
          <w:numId w:val="18"/>
        </w:numPr>
        <w:spacing w:line="360" w:lineRule="auto"/>
        <w:jc w:val="both"/>
        <w:rPr>
          <w:szCs w:val="24"/>
        </w:rPr>
      </w:pPr>
      <w:r w:rsidRPr="008D41A8">
        <w:rPr>
          <w:b/>
          <w:bCs/>
          <w:szCs w:val="24"/>
        </w:rPr>
        <w:t>Uniform Interface</w:t>
      </w:r>
      <w:r>
        <w:rPr>
          <w:szCs w:val="24"/>
        </w:rPr>
        <w:t>: Menyederhanakan prinsip untuk meningkatkan visibilitas interaksi</w:t>
      </w:r>
    </w:p>
    <w:p w14:paraId="65B9DB49" w14:textId="77777777" w:rsidR="004852AC" w:rsidRDefault="004852AC" w:rsidP="004852AC">
      <w:pPr>
        <w:pStyle w:val="ListParagraph"/>
        <w:numPr>
          <w:ilvl w:val="0"/>
          <w:numId w:val="18"/>
        </w:numPr>
        <w:spacing w:line="360" w:lineRule="auto"/>
        <w:jc w:val="both"/>
        <w:rPr>
          <w:szCs w:val="24"/>
        </w:rPr>
      </w:pPr>
      <w:r w:rsidRPr="008D41A8">
        <w:rPr>
          <w:b/>
          <w:bCs/>
          <w:szCs w:val="24"/>
        </w:rPr>
        <w:t>Client Server</w:t>
      </w:r>
      <w:r>
        <w:rPr>
          <w:szCs w:val="24"/>
        </w:rPr>
        <w:t xml:space="preserve">: Membantu komponen </w:t>
      </w:r>
      <w:r w:rsidRPr="008D41A8">
        <w:rPr>
          <w:szCs w:val="24"/>
        </w:rPr>
        <w:t>client</w:t>
      </w:r>
      <w:r>
        <w:rPr>
          <w:szCs w:val="24"/>
        </w:rPr>
        <w:t xml:space="preserve"> dan </w:t>
      </w:r>
      <w:r w:rsidRPr="008D41A8">
        <w:rPr>
          <w:szCs w:val="24"/>
        </w:rPr>
        <w:t xml:space="preserve">server </w:t>
      </w:r>
      <w:r>
        <w:rPr>
          <w:szCs w:val="24"/>
        </w:rPr>
        <w:t>berkembang secara mandiri untuk meningkatkan portabilitas antarmuka pengguna di beragai platform dan meningkatkan skalabilitas dengan menyederhanakan komponen server.</w:t>
      </w:r>
    </w:p>
    <w:p w14:paraId="261E77B5" w14:textId="77777777" w:rsidR="004852AC" w:rsidRDefault="004852AC" w:rsidP="004852AC">
      <w:pPr>
        <w:pStyle w:val="ListParagraph"/>
        <w:numPr>
          <w:ilvl w:val="0"/>
          <w:numId w:val="18"/>
        </w:numPr>
        <w:spacing w:line="360" w:lineRule="auto"/>
        <w:jc w:val="both"/>
        <w:rPr>
          <w:szCs w:val="24"/>
        </w:rPr>
      </w:pPr>
      <w:r w:rsidRPr="008D41A8">
        <w:rPr>
          <w:b/>
          <w:bCs/>
          <w:szCs w:val="24"/>
        </w:rPr>
        <w:lastRenderedPageBreak/>
        <w:t>Stateless</w:t>
      </w:r>
      <w:r>
        <w:rPr>
          <w:szCs w:val="24"/>
        </w:rPr>
        <w:t>: Status sesi dari aplikasi sepenuhnya disimpan pada klien dan server tidak pernah bergantung pada informasi dari permintaan sebelumnya dari kelien dalam artian setiap sesinya adalah independent.</w:t>
      </w:r>
    </w:p>
    <w:p w14:paraId="79E31BB7" w14:textId="77777777" w:rsidR="004852AC" w:rsidRDefault="004852AC" w:rsidP="004852AC">
      <w:pPr>
        <w:pStyle w:val="ListParagraph"/>
        <w:numPr>
          <w:ilvl w:val="0"/>
          <w:numId w:val="18"/>
        </w:numPr>
        <w:spacing w:line="360" w:lineRule="auto"/>
        <w:jc w:val="both"/>
        <w:rPr>
          <w:szCs w:val="24"/>
        </w:rPr>
      </w:pPr>
      <w:r w:rsidRPr="008D41A8">
        <w:rPr>
          <w:b/>
          <w:bCs/>
          <w:szCs w:val="24"/>
        </w:rPr>
        <w:t>Cacheable</w:t>
      </w:r>
      <w:r>
        <w:rPr>
          <w:szCs w:val="24"/>
        </w:rPr>
        <w:t xml:space="preserve">: Respons yang disyaratan harus secara implisit atau explisit melebeli dirinya sendiri sebagai dapat di-cache atau tidak dapat di-cache. </w:t>
      </w:r>
      <w:r w:rsidRPr="008D41A8">
        <w:rPr>
          <w:szCs w:val="24"/>
        </w:rPr>
        <w:t>Caching</w:t>
      </w:r>
      <w:r>
        <w:rPr>
          <w:szCs w:val="24"/>
        </w:rPr>
        <w:t xml:space="preserve"> sendiri memliki kemampuan untuk menyimpan salinan data yang biasa diakses di beberapa tempat misal </w:t>
      </w:r>
      <w:r w:rsidRPr="008D41A8">
        <w:rPr>
          <w:szCs w:val="24"/>
        </w:rPr>
        <w:t>email</w:t>
      </w:r>
      <w:r>
        <w:rPr>
          <w:szCs w:val="24"/>
        </w:rPr>
        <w:t xml:space="preserve">, </w:t>
      </w:r>
      <w:r w:rsidRPr="008D41A8">
        <w:rPr>
          <w:szCs w:val="24"/>
        </w:rPr>
        <w:t>username</w:t>
      </w:r>
      <w:r>
        <w:rPr>
          <w:szCs w:val="24"/>
        </w:rPr>
        <w:t xml:space="preserve"> dan </w:t>
      </w:r>
      <w:r w:rsidRPr="008D41A8">
        <w:rPr>
          <w:szCs w:val="24"/>
        </w:rPr>
        <w:t>password</w:t>
      </w:r>
      <w:r>
        <w:rPr>
          <w:szCs w:val="24"/>
        </w:rPr>
        <w:t>.</w:t>
      </w:r>
    </w:p>
    <w:p w14:paraId="2F801C20" w14:textId="34334B4D" w:rsidR="00F5141D" w:rsidRDefault="004852AC" w:rsidP="00F5141D">
      <w:pPr>
        <w:pStyle w:val="ListParagraph"/>
        <w:numPr>
          <w:ilvl w:val="0"/>
          <w:numId w:val="18"/>
        </w:numPr>
        <w:spacing w:line="360" w:lineRule="auto"/>
        <w:jc w:val="both"/>
        <w:rPr>
          <w:szCs w:val="24"/>
        </w:rPr>
      </w:pPr>
      <w:r w:rsidRPr="008D41A8">
        <w:rPr>
          <w:b/>
          <w:bCs/>
          <w:szCs w:val="24"/>
        </w:rPr>
        <w:t>Layered System</w:t>
      </w:r>
      <w:r w:rsidRPr="00C149B8">
        <w:rPr>
          <w:szCs w:val="24"/>
        </w:rPr>
        <w:t>:</w:t>
      </w:r>
      <w:r>
        <w:rPr>
          <w:szCs w:val="24"/>
        </w:rPr>
        <w:t xml:space="preserve"> Sistem berlapis </w:t>
      </w:r>
      <w:r w:rsidRPr="008D41A8">
        <w:rPr>
          <w:szCs w:val="24"/>
        </w:rPr>
        <w:t>(Layered System)</w:t>
      </w:r>
      <w:r>
        <w:rPr>
          <w:szCs w:val="24"/>
        </w:rPr>
        <w:t xml:space="preserve"> memungkinkan mendesain arsitektur terdiri dari lapisan hierarki dengan batasan interaksi diantara mereka.</w:t>
      </w:r>
    </w:p>
    <w:p w14:paraId="0D3D9582" w14:textId="77777777" w:rsidR="00BB29AF" w:rsidRPr="00BB29AF" w:rsidRDefault="00BB29AF" w:rsidP="00BB29AF"/>
    <w:p w14:paraId="02DE9D22" w14:textId="77777777" w:rsidR="00BB29AF" w:rsidRDefault="00BB29AF" w:rsidP="00BB29AF">
      <w:pPr>
        <w:pStyle w:val="Heading2"/>
      </w:pPr>
      <w:r>
        <w:t>Spring Boot</w:t>
      </w:r>
    </w:p>
    <w:p w14:paraId="313EC3F8" w14:textId="77777777" w:rsidR="00BB29AF" w:rsidRPr="001005D3" w:rsidRDefault="00BB29AF" w:rsidP="00D12C52">
      <w:pPr>
        <w:spacing w:line="360" w:lineRule="auto"/>
        <w:ind w:firstLine="420"/>
        <w:jc w:val="both"/>
      </w:pPr>
      <w:r>
        <w:t xml:space="preserve">Spring merupakan framework yang paling populer untuk bahasa pemrogramman Java. Spring juga membuat bahasa java lebih cepat, lebih mudah, dan lebih aman untuk semua orang. Dengan berfokus pada kecepatan, kesederhanaan dan produktifitas (spring.io, </w:t>
      </w:r>
      <w:hyperlink r:id="rId15" w:history="1">
        <w:r w:rsidRPr="00D12C52">
          <w:t>https://spring.io/why-spring</w:t>
        </w:r>
      </w:hyperlink>
      <w:r>
        <w:t xml:space="preserve"> 5,6,2023). Spring adalah framework opensource yang dikembangkan oleh Rod Johnshon, pada tahun 1996 akhir Sun Microsystem menerbitkan spesifikasi java beans. Spesifikasi ini menjelaskan aturan pengkodean java yang memungkinkan object menjadi komponen yang dapat digunakan kembali dalam aplikasi java yang lebih kompleks</w:t>
      </w:r>
      <w:r>
        <w:fldChar w:fldCharType="begin" w:fldLock="1"/>
      </w:r>
      <w: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NGAN REST API SIABANG ( SISTEM ADMINISTRASI PEMBANGUNAN ) MENGGUNAKAN JAVA","type":"article-journal","volume":"4"},"uris":["http://www.mendeley.com/documents/?uuid=385863a2-725a-4203-b864-1c9ebde1248f"]}],"mendeley":{"formattedCitation":"(Pratama and Robbani, 2023)","plainTextFormattedCitation":"(Pratama and Robbani, 2023)","previouslyFormattedCitation":"(Pratama and Robbani, 2023)"},"properties":{"noteIndex":0},"schema":"https://github.com/citation-style-language/schema/raw/master/csl-citation.json"}</w:instrText>
      </w:r>
      <w:r>
        <w:fldChar w:fldCharType="separate"/>
      </w:r>
      <w:r w:rsidRPr="00984668">
        <w:t>(Pratama and Robbani, 2023)</w:t>
      </w:r>
      <w:r>
        <w:fldChar w:fldCharType="end"/>
      </w:r>
      <w:r>
        <w:t xml:space="preserve">. Spring memiliki banyak sub framwork salah satunya adalah Spring Boot. Sprinng Boot menyediakan module module siap pakai, yang dapat memudahkan untuk membangun sebuah aplikasi berbasis seperti </w:t>
      </w:r>
      <w:r w:rsidRPr="00D12C52">
        <w:t>restfull web service</w:t>
      </w:r>
      <w:r>
        <w:t xml:space="preserve"> </w:t>
      </w:r>
      <w:r>
        <w:fldChar w:fldCharType="begin" w:fldLock="1"/>
      </w:r>
      <w: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fldChar w:fldCharType="separate"/>
      </w:r>
      <w:r w:rsidRPr="009F3E0D">
        <w:t>(Umbu Dagha, 2021)</w:t>
      </w:r>
      <w:r>
        <w:fldChar w:fldCharType="end"/>
      </w:r>
      <w:r>
        <w:t>.</w:t>
      </w:r>
    </w:p>
    <w:p w14:paraId="245F9B89" w14:textId="77777777" w:rsidR="00BB29AF" w:rsidRPr="00BB29AF" w:rsidRDefault="00BB29AF" w:rsidP="00BB29AF">
      <w:pPr>
        <w:spacing w:line="360" w:lineRule="auto"/>
        <w:jc w:val="both"/>
        <w:rPr>
          <w:szCs w:val="24"/>
        </w:rPr>
      </w:pPr>
    </w:p>
    <w:p w14:paraId="28902F91" w14:textId="612B8185" w:rsidR="000C6D5E" w:rsidRDefault="006B640E" w:rsidP="00B80F41">
      <w:pPr>
        <w:pStyle w:val="Heading2"/>
      </w:pPr>
      <w:r>
        <w:t>Basis Data</w:t>
      </w:r>
    </w:p>
    <w:p w14:paraId="7EF93FB4" w14:textId="0468E811" w:rsidR="006B640E" w:rsidRPr="006B640E" w:rsidRDefault="006B640E" w:rsidP="006B640E">
      <w:r>
        <w:t xml:space="preserve">Basis data terbagi dua kata yaitu “basis” yang artinya </w:t>
      </w:r>
    </w:p>
    <w:p w14:paraId="4BC7E9E3" w14:textId="6593B62C" w:rsidR="000C6D5E" w:rsidRDefault="000C6D5E" w:rsidP="00B80F41">
      <w:pPr>
        <w:pStyle w:val="Heading2"/>
      </w:pPr>
      <w:r>
        <w:lastRenderedPageBreak/>
        <w:t>Erd</w:t>
      </w:r>
    </w:p>
    <w:p w14:paraId="0EB0DE0F" w14:textId="05DD64DC" w:rsidR="000C6D5E" w:rsidRDefault="000C6D5E" w:rsidP="00B80F41">
      <w:pPr>
        <w:pStyle w:val="Heading2"/>
      </w:pPr>
      <w:r>
        <w:t>Programming tools</w:t>
      </w:r>
    </w:p>
    <w:p w14:paraId="6C243912" w14:textId="4BDB1AC1" w:rsidR="000C6D5E" w:rsidRDefault="000C6D5E" w:rsidP="00B80F41">
      <w:pPr>
        <w:pStyle w:val="Heading2"/>
      </w:pPr>
      <w:r>
        <w:t>Netlify</w:t>
      </w:r>
    </w:p>
    <w:p w14:paraId="58ACAF39" w14:textId="098CDA46" w:rsidR="000C6D5E" w:rsidRDefault="00BB29AF" w:rsidP="00B80F41">
      <w:pPr>
        <w:pStyle w:val="Heading2"/>
      </w:pPr>
      <w:r>
        <w:t>R</w:t>
      </w:r>
      <w:r w:rsidR="000C6D5E">
        <w:t>ailway</w:t>
      </w:r>
    </w:p>
    <w:p w14:paraId="7B9E5424" w14:textId="77777777" w:rsidR="00BB29AF" w:rsidRDefault="00BB29AF" w:rsidP="00BB29AF">
      <w:pPr>
        <w:pStyle w:val="Heading2"/>
      </w:pPr>
      <w:r>
        <w:t>Profil singkat</w:t>
      </w:r>
    </w:p>
    <w:p w14:paraId="040EE96F" w14:textId="77777777" w:rsidR="00BB29AF" w:rsidRDefault="00BB29AF" w:rsidP="00BB29AF">
      <w:pPr>
        <w:pStyle w:val="Heading2"/>
      </w:pPr>
      <w:r>
        <w:t>Hibernate</w:t>
      </w:r>
    </w:p>
    <w:p w14:paraId="4B1E00A5" w14:textId="77777777" w:rsidR="00BB29AF" w:rsidRPr="00F5141D" w:rsidRDefault="00BB29AF" w:rsidP="00BB29AF">
      <w:pPr>
        <w:pStyle w:val="ListParagraph"/>
        <w:ind w:left="567"/>
      </w:pPr>
    </w:p>
    <w:p w14:paraId="590B920E" w14:textId="77777777" w:rsidR="00BB29AF" w:rsidRDefault="00BB29AF" w:rsidP="00BB29AF">
      <w:pPr>
        <w:pStyle w:val="Heading2"/>
      </w:pPr>
      <w:r>
        <w:t>ReactJS</w:t>
      </w:r>
    </w:p>
    <w:p w14:paraId="38627B57" w14:textId="77777777" w:rsidR="00BB29AF" w:rsidRDefault="00BB29AF" w:rsidP="00BB29AF"/>
    <w:p w14:paraId="12B990FC" w14:textId="77777777" w:rsidR="009C39B6" w:rsidRDefault="009C39B6" w:rsidP="00BB29AF"/>
    <w:p w14:paraId="1E9BB102" w14:textId="77777777" w:rsidR="009C39B6" w:rsidRDefault="009C39B6" w:rsidP="00BB29AF"/>
    <w:p w14:paraId="66AA0AB2" w14:textId="77777777" w:rsidR="009C39B6" w:rsidRDefault="009C39B6" w:rsidP="00BB29AF"/>
    <w:p w14:paraId="76CFAEA5" w14:textId="77777777" w:rsidR="009C39B6" w:rsidRDefault="009C39B6" w:rsidP="00BB29AF"/>
    <w:p w14:paraId="7F75925C" w14:textId="77777777" w:rsidR="009C39B6" w:rsidRDefault="009C39B6" w:rsidP="00BB29AF"/>
    <w:p w14:paraId="38BEB641" w14:textId="77777777" w:rsidR="009C39B6" w:rsidRDefault="009C39B6" w:rsidP="00BB29AF"/>
    <w:p w14:paraId="6EFDAA26" w14:textId="77777777" w:rsidR="009C39B6" w:rsidRDefault="009C39B6" w:rsidP="00BB29AF"/>
    <w:p w14:paraId="7749B568" w14:textId="77777777" w:rsidR="009C39B6" w:rsidRDefault="009C39B6" w:rsidP="00BB29AF"/>
    <w:p w14:paraId="4FEE01FB" w14:textId="77777777" w:rsidR="009C39B6" w:rsidRDefault="009C39B6" w:rsidP="00BB29AF"/>
    <w:p w14:paraId="347A3B64" w14:textId="77777777" w:rsidR="009C39B6" w:rsidRDefault="009C39B6" w:rsidP="00BB29AF"/>
    <w:p w14:paraId="0CA3927C" w14:textId="77777777" w:rsidR="009C39B6" w:rsidRDefault="009C39B6" w:rsidP="00BB29AF"/>
    <w:p w14:paraId="701FFA3E" w14:textId="1D39A981" w:rsidR="009C39B6" w:rsidRDefault="009C39B6" w:rsidP="009C39B6">
      <w:pPr>
        <w:pStyle w:val="Heading1"/>
        <w:jc w:val="center"/>
      </w:pPr>
      <w:r>
        <w:t>Daftar isi</w:t>
      </w:r>
    </w:p>
    <w:p w14:paraId="14B25552" w14:textId="7EF4D1AE" w:rsidR="009C39B6" w:rsidRPr="009C39B6" w:rsidRDefault="009C39B6" w:rsidP="009C39B6">
      <w:pPr>
        <w:widowControl w:val="0"/>
        <w:autoSpaceDE w:val="0"/>
        <w:autoSpaceDN w:val="0"/>
        <w:adjustRightInd w:val="0"/>
        <w:spacing w:line="240" w:lineRule="auto"/>
        <w:rPr>
          <w:rFonts w:cs="Calibri"/>
          <w:noProof/>
          <w:szCs w:val="24"/>
        </w:rPr>
      </w:pPr>
      <w:r>
        <w:fldChar w:fldCharType="begin" w:fldLock="1"/>
      </w:r>
      <w:r>
        <w:instrText xml:space="preserve">ADDIN Mendeley Bibliography CSL_BIBLIOGRAPHY </w:instrText>
      </w:r>
      <w:r>
        <w:fldChar w:fldCharType="separate"/>
      </w:r>
      <w:r w:rsidRPr="009C39B6">
        <w:rPr>
          <w:rFonts w:cs="Calibri"/>
          <w:noProof/>
          <w:szCs w:val="24"/>
        </w:rPr>
        <w:t xml:space="preserve">Achsan, S.A. and Susetyo, Y.A. (2022) ‘Restful Web Service Implementation Using Spring Framework in Room Assets Management System’, </w:t>
      </w:r>
      <w:r w:rsidRPr="009C39B6">
        <w:rPr>
          <w:rFonts w:cs="Calibri"/>
          <w:i/>
          <w:iCs/>
          <w:noProof/>
          <w:szCs w:val="24"/>
        </w:rPr>
        <w:t>Jurnal Teknik Informatika (JUTIF)</w:t>
      </w:r>
      <w:r w:rsidRPr="009C39B6">
        <w:rPr>
          <w:rFonts w:cs="Calibri"/>
          <w:noProof/>
          <w:szCs w:val="24"/>
        </w:rPr>
        <w:t>, 3(2), pp. 395–303. Available at: https://doi.org/10.20884/1.jutif.2022.3.2.213.</w:t>
      </w:r>
    </w:p>
    <w:p w14:paraId="187FF532"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 xml:space="preserve">Isa, I.G.T. and Hartawan, G.P. (2017) ‘Perancangan Aplikasi Koperasi Simpan Pinjam Berbasis Web (Studi’, </w:t>
      </w:r>
      <w:r w:rsidRPr="009C39B6">
        <w:rPr>
          <w:rFonts w:cs="Calibri"/>
          <w:i/>
          <w:iCs/>
          <w:noProof/>
          <w:szCs w:val="24"/>
        </w:rPr>
        <w:t>Jurnal Ilmiah Ilmu Ekonomi</w:t>
      </w:r>
      <w:r w:rsidRPr="009C39B6">
        <w:rPr>
          <w:rFonts w:cs="Calibri"/>
          <w:noProof/>
          <w:szCs w:val="24"/>
        </w:rPr>
        <w:t>, 5(10), pp. 139–151.</w:t>
      </w:r>
    </w:p>
    <w:p w14:paraId="7FEE40CC"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Pratama, D.R. and Robbani, R. (2023) ‘PENGEMBANGAN REST API SIABANG ( SISTEM ADMINISTRASI PEMBANGUNAN ) MENGGUNAKAN JAVA’, 4(1), pp. 133–</w:t>
      </w:r>
      <w:r w:rsidRPr="009C39B6">
        <w:rPr>
          <w:rFonts w:cs="Calibri"/>
          <w:noProof/>
          <w:szCs w:val="24"/>
        </w:rPr>
        <w:lastRenderedPageBreak/>
        <w:t>142.</w:t>
      </w:r>
    </w:p>
    <w:p w14:paraId="7238D6CE"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 xml:space="preserve">Prilsafira, T. </w:t>
      </w:r>
      <w:r w:rsidRPr="009C39B6">
        <w:rPr>
          <w:rFonts w:cs="Calibri"/>
          <w:i/>
          <w:iCs/>
          <w:noProof/>
          <w:szCs w:val="24"/>
        </w:rPr>
        <w:t>et al.</w:t>
      </w:r>
      <w:r w:rsidRPr="009C39B6">
        <w:rPr>
          <w:rFonts w:cs="Calibri"/>
          <w:noProof/>
          <w:szCs w:val="24"/>
        </w:rPr>
        <w:t xml:space="preserve"> (2023) ‘REST API BACKEND APLIKASI E-COMMERCE SECONDHAND MENGGUNAKAN’.</w:t>
      </w:r>
    </w:p>
    <w:p w14:paraId="0995910E"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 xml:space="preserve">Rostitawati, T. (2018) ‘Konsep Pendidikan Akhlak Dalam Alquran’, </w:t>
      </w:r>
      <w:r w:rsidRPr="009C39B6">
        <w:rPr>
          <w:rFonts w:cs="Calibri"/>
          <w:i/>
          <w:iCs/>
          <w:noProof/>
          <w:szCs w:val="24"/>
        </w:rPr>
        <w:t>Angewandte Chemie International Edition, 6(11), 951–952.</w:t>
      </w:r>
      <w:r w:rsidRPr="009C39B6">
        <w:rPr>
          <w:rFonts w:cs="Calibri"/>
          <w:noProof/>
          <w:szCs w:val="24"/>
        </w:rPr>
        <w:t>, 11, pp. 10–27.</w:t>
      </w:r>
    </w:p>
    <w:p w14:paraId="49EA6F12"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 xml:space="preserve">Saswandi, T. and Sari, A.P. (2019) ‘Analisis penerapan nilai-nilai Al Islam dan Kemuhammadiyahan dalam perkuliahan’, </w:t>
      </w:r>
      <w:r w:rsidRPr="009C39B6">
        <w:rPr>
          <w:rFonts w:cs="Calibri"/>
          <w:i/>
          <w:iCs/>
          <w:noProof/>
          <w:szCs w:val="24"/>
        </w:rPr>
        <w:t>Jurnal EDUCATIO: Jurnal Pendidikan Indonesia</w:t>
      </w:r>
      <w:r w:rsidRPr="009C39B6">
        <w:rPr>
          <w:rFonts w:cs="Calibri"/>
          <w:noProof/>
          <w:szCs w:val="24"/>
        </w:rPr>
        <w:t>, 5(1), p. 27. Available at: https://doi.org/10.29210/120192327.</w:t>
      </w:r>
    </w:p>
    <w:p w14:paraId="41B3ED17" w14:textId="77777777" w:rsidR="009C39B6" w:rsidRPr="009C39B6" w:rsidRDefault="009C39B6" w:rsidP="009C39B6">
      <w:pPr>
        <w:widowControl w:val="0"/>
        <w:autoSpaceDE w:val="0"/>
        <w:autoSpaceDN w:val="0"/>
        <w:adjustRightInd w:val="0"/>
        <w:spacing w:line="240" w:lineRule="auto"/>
        <w:rPr>
          <w:rFonts w:cs="Calibri"/>
          <w:noProof/>
          <w:szCs w:val="24"/>
        </w:rPr>
      </w:pPr>
      <w:r w:rsidRPr="009C39B6">
        <w:rPr>
          <w:rFonts w:cs="Calibri"/>
          <w:noProof/>
          <w:szCs w:val="24"/>
        </w:rPr>
        <w:t xml:space="preserve">Suryawinata, M. (2019) </w:t>
      </w:r>
      <w:r w:rsidRPr="009C39B6">
        <w:rPr>
          <w:rFonts w:cs="Calibri"/>
          <w:i/>
          <w:iCs/>
          <w:noProof/>
          <w:szCs w:val="24"/>
        </w:rPr>
        <w:t>Buku Ajar Mata Kuliah Pengembangan Aplikasi Berbasis Web Diterbitkan oleh UMSIDA PRESS</w:t>
      </w:r>
      <w:r w:rsidRPr="009C39B6">
        <w:rPr>
          <w:rFonts w:cs="Calibri"/>
          <w:noProof/>
          <w:szCs w:val="24"/>
        </w:rPr>
        <w:t xml:space="preserve">, </w:t>
      </w:r>
      <w:r w:rsidRPr="009C39B6">
        <w:rPr>
          <w:rFonts w:cs="Calibri"/>
          <w:i/>
          <w:iCs/>
          <w:noProof/>
          <w:szCs w:val="24"/>
        </w:rPr>
        <w:t>Buku Ajar Mata Kuliah Pengembangan Aplikasi Berbasis Web</w:t>
      </w:r>
      <w:r w:rsidRPr="009C39B6">
        <w:rPr>
          <w:rFonts w:cs="Calibri"/>
          <w:noProof/>
          <w:szCs w:val="24"/>
        </w:rPr>
        <w:t>. Available at: https://press.umsida.ac.id/index.php/umsidapress/article/view/978-602-5914-81-2/849; http://dx.doi.org/10.21070/2019/978-602-5914-81-2.</w:t>
      </w:r>
    </w:p>
    <w:p w14:paraId="2E9B663F" w14:textId="77777777" w:rsidR="009C39B6" w:rsidRPr="009C39B6" w:rsidRDefault="009C39B6" w:rsidP="009C39B6">
      <w:pPr>
        <w:widowControl w:val="0"/>
        <w:autoSpaceDE w:val="0"/>
        <w:autoSpaceDN w:val="0"/>
        <w:adjustRightInd w:val="0"/>
        <w:spacing w:line="240" w:lineRule="auto"/>
        <w:rPr>
          <w:rFonts w:cs="Calibri"/>
          <w:noProof/>
        </w:rPr>
      </w:pPr>
      <w:r w:rsidRPr="009C39B6">
        <w:rPr>
          <w:rFonts w:cs="Calibri"/>
          <w:noProof/>
          <w:szCs w:val="24"/>
        </w:rPr>
        <w:t xml:space="preserve">Umbu Dagha, W.C. (2021) ‘Web Event, Spring Boot, Java Pembangunan Aplikasi Web Event menggunakan Framework Spring Boot di PT XYZ’, </w:t>
      </w:r>
      <w:r w:rsidRPr="009C39B6">
        <w:rPr>
          <w:rFonts w:cs="Calibri"/>
          <w:i/>
          <w:iCs/>
          <w:noProof/>
          <w:szCs w:val="24"/>
        </w:rPr>
        <w:t>JATISI (Jurnal Teknik Informatika dan Sistem Informasi)</w:t>
      </w:r>
      <w:r w:rsidRPr="009C39B6">
        <w:rPr>
          <w:rFonts w:cs="Calibri"/>
          <w:noProof/>
          <w:szCs w:val="24"/>
        </w:rPr>
        <w:t>, 8(3), pp. 1457–1469. Available at: https://doi.org/10.35957/jatisi.v8i3.1052.</w:t>
      </w:r>
    </w:p>
    <w:p w14:paraId="3AC4C761" w14:textId="14A7A86B" w:rsidR="009C39B6" w:rsidRPr="009C39B6" w:rsidRDefault="009C39B6" w:rsidP="009C39B6">
      <w:r>
        <w:fldChar w:fldCharType="end"/>
      </w:r>
    </w:p>
    <w:p w14:paraId="54AF14FB" w14:textId="77777777" w:rsidR="009C39B6" w:rsidRPr="00BB29AF" w:rsidRDefault="009C39B6" w:rsidP="00BB29AF"/>
    <w:sectPr w:rsidR="009C39B6" w:rsidRPr="00BB29AF" w:rsidSect="001F1604">
      <w:pgSz w:w="11907" w:h="16840" w:code="9"/>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aeldeviandro@gmail.com" w:date="2023-05-10T14:57:00Z" w:initials="m">
    <w:p w14:paraId="53B9C960" w14:textId="7680FD7E" w:rsidR="00752F71" w:rsidRDefault="00752F71">
      <w:pPr>
        <w:pStyle w:val="CommentText"/>
      </w:pPr>
      <w:r>
        <w:rPr>
          <w:rStyle w:val="CommentReference"/>
        </w:rPr>
        <w:annotationRef/>
      </w:r>
      <w:r>
        <w:t>Semua font diperbaiki jadi times new roman</w:t>
      </w:r>
    </w:p>
  </w:comment>
  <w:comment w:id="1" w:author="micaeldeviandro@gmail.com" w:date="2023-05-10T14:57:00Z" w:initials="m">
    <w:p w14:paraId="210F2AEE" w14:textId="0768ADCF" w:rsidR="00752F71" w:rsidRDefault="00752F71">
      <w:pPr>
        <w:pStyle w:val="CommentText"/>
        <w:rPr>
          <w:rStyle w:val="CommentReference"/>
        </w:rPr>
      </w:pPr>
      <w:r>
        <w:rPr>
          <w:rStyle w:val="CommentReference"/>
        </w:rPr>
        <w:t xml:space="preserve">1 </w:t>
      </w:r>
      <w:r>
        <w:rPr>
          <w:rStyle w:val="CommentReference"/>
        </w:rPr>
        <w:annotationRef/>
      </w:r>
      <w:r>
        <w:rPr>
          <w:rStyle w:val="CommentReference"/>
        </w:rPr>
        <w:t>Perkembangan teknologi dan sistem informasi</w:t>
      </w:r>
    </w:p>
    <w:p w14:paraId="69110A36" w14:textId="40CE277E" w:rsidR="00752F71" w:rsidRDefault="00752F71">
      <w:pPr>
        <w:pStyle w:val="CommentText"/>
        <w:rPr>
          <w:rStyle w:val="CommentReference"/>
        </w:rPr>
      </w:pPr>
      <w:r>
        <w:rPr>
          <w:rStyle w:val="CommentReference"/>
        </w:rPr>
        <w:t xml:space="preserve">2 teknologi web untuk sistem </w:t>
      </w:r>
      <w:proofErr w:type="gramStart"/>
      <w:r>
        <w:rPr>
          <w:rStyle w:val="CommentReference"/>
        </w:rPr>
        <w:t>informasi  (</w:t>
      </w:r>
      <w:proofErr w:type="gramEnd"/>
      <w:r>
        <w:rPr>
          <w:rStyle w:val="CommentReference"/>
        </w:rPr>
        <w:t>bahas sampai teknologi yang kamu pakai untuk memuat web)</w:t>
      </w:r>
    </w:p>
    <w:p w14:paraId="244504E6" w14:textId="4409DF2C" w:rsidR="00752F71" w:rsidRDefault="00752F71">
      <w:pPr>
        <w:pStyle w:val="CommentText"/>
        <w:rPr>
          <w:rStyle w:val="CommentReference"/>
        </w:rPr>
      </w:pPr>
      <w:r>
        <w:rPr>
          <w:rStyle w:val="CommentReference"/>
        </w:rPr>
        <w:t>3. pemanfaat sistem informasi dalam organisasi, khususnya di UMK</w:t>
      </w:r>
    </w:p>
    <w:p w14:paraId="3D90C5BC" w14:textId="4D7B5F8F" w:rsidR="00752F71" w:rsidRDefault="00752F71">
      <w:pPr>
        <w:pStyle w:val="CommentText"/>
        <w:rPr>
          <w:rStyle w:val="CommentReference"/>
        </w:rPr>
      </w:pPr>
      <w:r>
        <w:rPr>
          <w:rStyle w:val="CommentReference"/>
        </w:rPr>
        <w:t>4. bahas tentang pemanfaatan sistem informasi di umk baru masuk khusus ke LPPAIK)</w:t>
      </w:r>
    </w:p>
    <w:p w14:paraId="344C8CF0" w14:textId="77777777" w:rsidR="00752F71" w:rsidRDefault="00752F71">
      <w:pPr>
        <w:pStyle w:val="CommentText"/>
        <w:rPr>
          <w:rStyle w:val="CommentReference"/>
        </w:rPr>
      </w:pPr>
      <w:r>
        <w:rPr>
          <w:rStyle w:val="CommentReference"/>
        </w:rPr>
        <w:t>5. jelaskan hasil observasi (masalah yang ditemukan)</w:t>
      </w:r>
    </w:p>
    <w:p w14:paraId="44225867" w14:textId="77777777" w:rsidR="00752F71" w:rsidRDefault="00752F71">
      <w:pPr>
        <w:pStyle w:val="CommentText"/>
        <w:rPr>
          <w:rStyle w:val="CommentReference"/>
        </w:rPr>
      </w:pPr>
      <w:r>
        <w:rPr>
          <w:rStyle w:val="CommentReference"/>
        </w:rPr>
        <w:t xml:space="preserve">6. jelaskan solusi yang diberikan </w:t>
      </w:r>
    </w:p>
    <w:p w14:paraId="4D89BCF7" w14:textId="538CDAF0" w:rsidR="00752F71" w:rsidRDefault="00752F71">
      <w:pPr>
        <w:pStyle w:val="CommentText"/>
      </w:pPr>
      <w:r>
        <w:rPr>
          <w:rStyle w:val="CommentReference"/>
        </w:rPr>
        <w:t>7. kesimpulan yang akan dkerjakan</w:t>
      </w:r>
    </w:p>
  </w:comment>
  <w:comment w:id="2" w:author="micaeldeviandro@gmail.com" w:date="2023-05-10T14:55:00Z" w:initials="m">
    <w:p w14:paraId="2DFF6D1F" w14:textId="3CF41B95" w:rsidR="00752F71" w:rsidRDefault="00752F71">
      <w:pPr>
        <w:pStyle w:val="CommentText"/>
      </w:pPr>
      <w:r>
        <w:rPr>
          <w:rStyle w:val="CommentReference"/>
        </w:rPr>
        <w:annotationRef/>
      </w:r>
      <w:r>
        <w:t>dihapus</w:t>
      </w:r>
    </w:p>
  </w:comment>
  <w:comment w:id="3" w:author="micaeldeviandro@gmail.com" w:date="2023-05-10T14:56:00Z" w:initials="m">
    <w:p w14:paraId="7BD2FFF6" w14:textId="143221B3" w:rsidR="00752F71" w:rsidRDefault="00752F71">
      <w:pPr>
        <w:pStyle w:val="CommentText"/>
      </w:pPr>
      <w:r>
        <w:rPr>
          <w:rStyle w:val="CommentReference"/>
        </w:rPr>
        <w:annotationRef/>
      </w:r>
      <w:r>
        <w:t>gambar jangan disini</w:t>
      </w:r>
    </w:p>
  </w:comment>
  <w:comment w:id="4" w:author="micaeldeviandro@gmail.com" w:date="2023-05-10T14:56:00Z" w:initials="m">
    <w:p w14:paraId="521EA8C9" w14:textId="7D3E0DAB" w:rsidR="00752F71" w:rsidRDefault="00752F71">
      <w:pPr>
        <w:pStyle w:val="CommentText"/>
      </w:pPr>
      <w:r>
        <w:rPr>
          <w:rStyle w:val="CommentReference"/>
        </w:rPr>
        <w:annotationRef/>
      </w:r>
    </w:p>
  </w:comment>
  <w:comment w:id="5" w:author="micaeldeviandro@gmail.com" w:date="2023-05-10T15:03:00Z" w:initials="m">
    <w:p w14:paraId="110DDEF2" w14:textId="59615CB2" w:rsidR="00752F71" w:rsidRDefault="00752F71">
      <w:pPr>
        <w:pStyle w:val="CommentText"/>
      </w:pPr>
      <w:r>
        <w:rPr>
          <w:rStyle w:val="CommentReference"/>
        </w:rPr>
        <w:annotationRef/>
      </w:r>
      <w:r>
        <w:t>dihapus</w:t>
      </w:r>
    </w:p>
  </w:comment>
  <w:comment w:id="6" w:author="micaeldeviandro@gmail.com" w:date="2023-05-10T15:04:00Z" w:initials="m">
    <w:p w14:paraId="072DED1D" w14:textId="719DD3DD" w:rsidR="00752F71" w:rsidRDefault="00752F71">
      <w:pPr>
        <w:pStyle w:val="CommentText"/>
      </w:pPr>
      <w:r>
        <w:rPr>
          <w:rStyle w:val="CommentReference"/>
        </w:rPr>
        <w:annotationRef/>
      </w:r>
      <w:r>
        <w:t>diubah kalimatnya jadi kalimat positi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B9C960" w15:done="1"/>
  <w15:commentEx w15:paraId="4D89BCF7" w15:done="0"/>
  <w15:commentEx w15:paraId="2DFF6D1F" w15:done="0"/>
  <w15:commentEx w15:paraId="7BD2FFF6" w15:done="1"/>
  <w15:commentEx w15:paraId="521EA8C9" w15:paraIdParent="7BD2FFF6" w15:done="1"/>
  <w15:commentEx w15:paraId="110DDEF2" w15:done="0"/>
  <w15:commentEx w15:paraId="072DED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2F4B" w16cex:dateUtc="2023-05-10T07:57:00Z"/>
  <w16cex:commentExtensible w16cex:durableId="28062F6C" w16cex:dateUtc="2023-05-10T07:57:00Z"/>
  <w16cex:commentExtensible w16cex:durableId="28062ECD" w16cex:dateUtc="2023-05-10T07:55:00Z"/>
  <w16cex:commentExtensible w16cex:durableId="28062F11" w16cex:dateUtc="2023-05-10T07:56:00Z"/>
  <w16cex:commentExtensible w16cex:durableId="28062F1E" w16cex:dateUtc="2023-05-10T07:56:00Z"/>
  <w16cex:commentExtensible w16cex:durableId="280630A5" w16cex:dateUtc="2023-05-10T08:03:00Z"/>
  <w16cex:commentExtensible w16cex:durableId="280630E3" w16cex:dateUtc="2023-05-10T08: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B9C960" w16cid:durableId="28062F4B"/>
  <w16cid:commentId w16cid:paraId="4D89BCF7" w16cid:durableId="28062F6C"/>
  <w16cid:commentId w16cid:paraId="2DFF6D1F" w16cid:durableId="28062ECD"/>
  <w16cid:commentId w16cid:paraId="7BD2FFF6" w16cid:durableId="28062F11"/>
  <w16cid:commentId w16cid:paraId="521EA8C9" w16cid:durableId="28062F1E"/>
  <w16cid:commentId w16cid:paraId="110DDEF2" w16cid:durableId="280630A5"/>
  <w16cid:commentId w16cid:paraId="072DED1D" w16cid:durableId="280630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9B521" w14:textId="77777777" w:rsidR="001C06D1" w:rsidRDefault="001C06D1" w:rsidP="00084B19">
      <w:pPr>
        <w:spacing w:after="0" w:line="240" w:lineRule="auto"/>
      </w:pPr>
      <w:r>
        <w:separator/>
      </w:r>
    </w:p>
  </w:endnote>
  <w:endnote w:type="continuationSeparator" w:id="0">
    <w:p w14:paraId="5BC6F860" w14:textId="77777777" w:rsidR="001C06D1" w:rsidRDefault="001C06D1" w:rsidP="00084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2D2EA" w14:textId="77777777" w:rsidR="001C06D1" w:rsidRDefault="001C06D1" w:rsidP="00084B19">
      <w:pPr>
        <w:spacing w:after="0" w:line="240" w:lineRule="auto"/>
      </w:pPr>
      <w:r>
        <w:separator/>
      </w:r>
    </w:p>
  </w:footnote>
  <w:footnote w:type="continuationSeparator" w:id="0">
    <w:p w14:paraId="5B4048FD" w14:textId="77777777" w:rsidR="001C06D1" w:rsidRDefault="001C06D1" w:rsidP="00084B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A4240"/>
    <w:multiLevelType w:val="hybridMultilevel"/>
    <w:tmpl w:val="6756C044"/>
    <w:lvl w:ilvl="0" w:tplc="EF52D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A3E3A4F"/>
    <w:multiLevelType w:val="multilevel"/>
    <w:tmpl w:val="7CAE95AE"/>
    <w:lvl w:ilvl="0">
      <w:start w:val="1"/>
      <w:numFmt w:val="decimal"/>
      <w:lvlText w:val="%1."/>
      <w:lvlJc w:val="left"/>
      <w:pPr>
        <w:ind w:left="1070" w:hanging="360"/>
      </w:pPr>
      <w:rPr>
        <w:rFonts w:hint="default"/>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2" w15:restartNumberingAfterBreak="0">
    <w:nsid w:val="2AE551EF"/>
    <w:multiLevelType w:val="hybridMultilevel"/>
    <w:tmpl w:val="E576A45A"/>
    <w:lvl w:ilvl="0" w:tplc="4DA6501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B8E199E"/>
    <w:multiLevelType w:val="hybridMultilevel"/>
    <w:tmpl w:val="656EB184"/>
    <w:lvl w:ilvl="0" w:tplc="AB0C5BD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B67825"/>
    <w:multiLevelType w:val="hybridMultilevel"/>
    <w:tmpl w:val="6756C044"/>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4CF641EC"/>
    <w:multiLevelType w:val="hybridMultilevel"/>
    <w:tmpl w:val="B0BCA460"/>
    <w:lvl w:ilvl="0" w:tplc="1902C658">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4B42BC"/>
    <w:multiLevelType w:val="hybridMultilevel"/>
    <w:tmpl w:val="790892F4"/>
    <w:lvl w:ilvl="0" w:tplc="34421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4E35446"/>
    <w:multiLevelType w:val="hybridMultilevel"/>
    <w:tmpl w:val="192C1DFA"/>
    <w:lvl w:ilvl="0" w:tplc="34421F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D9A0C75"/>
    <w:multiLevelType w:val="hybridMultilevel"/>
    <w:tmpl w:val="52107F10"/>
    <w:lvl w:ilvl="0" w:tplc="515E1A5A">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6D81548"/>
    <w:multiLevelType w:val="hybridMultilevel"/>
    <w:tmpl w:val="4456250A"/>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512607">
    <w:abstractNumId w:val="9"/>
  </w:num>
  <w:num w:numId="2" w16cid:durableId="989677978">
    <w:abstractNumId w:val="5"/>
  </w:num>
  <w:num w:numId="3" w16cid:durableId="674308516">
    <w:abstractNumId w:val="5"/>
  </w:num>
  <w:num w:numId="4" w16cid:durableId="1799563464">
    <w:abstractNumId w:val="5"/>
  </w:num>
  <w:num w:numId="5" w16cid:durableId="1555002242">
    <w:abstractNumId w:val="7"/>
  </w:num>
  <w:num w:numId="6" w16cid:durableId="1270502840">
    <w:abstractNumId w:val="5"/>
  </w:num>
  <w:num w:numId="7" w16cid:durableId="1197082159">
    <w:abstractNumId w:val="0"/>
  </w:num>
  <w:num w:numId="8" w16cid:durableId="1130317823">
    <w:abstractNumId w:val="6"/>
  </w:num>
  <w:num w:numId="9" w16cid:durableId="1874539692">
    <w:abstractNumId w:val="4"/>
  </w:num>
  <w:num w:numId="10" w16cid:durableId="1491093418">
    <w:abstractNumId w:val="5"/>
  </w:num>
  <w:num w:numId="11" w16cid:durableId="394203633">
    <w:abstractNumId w:val="5"/>
  </w:num>
  <w:num w:numId="12" w16cid:durableId="916328133">
    <w:abstractNumId w:val="5"/>
  </w:num>
  <w:num w:numId="13" w16cid:durableId="1432167219">
    <w:abstractNumId w:val="5"/>
  </w:num>
  <w:num w:numId="14" w16cid:durableId="1299991401">
    <w:abstractNumId w:val="5"/>
    <w:lvlOverride w:ilvl="0">
      <w:startOverride w:val="2"/>
    </w:lvlOverride>
  </w:num>
  <w:num w:numId="15" w16cid:durableId="1156334682">
    <w:abstractNumId w:val="8"/>
  </w:num>
  <w:num w:numId="16" w16cid:durableId="1652364968">
    <w:abstractNumId w:val="3"/>
  </w:num>
  <w:num w:numId="17" w16cid:durableId="354042684">
    <w:abstractNumId w:val="2"/>
  </w:num>
  <w:num w:numId="18" w16cid:durableId="99025483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aeldeviandro@gmail.com">
    <w15:presenceInfo w15:providerId="Windows Live" w15:userId="6c033d348e813d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604"/>
    <w:rsid w:val="000106B9"/>
    <w:rsid w:val="00016A6E"/>
    <w:rsid w:val="00025608"/>
    <w:rsid w:val="00050EE3"/>
    <w:rsid w:val="00055CAE"/>
    <w:rsid w:val="00056CAA"/>
    <w:rsid w:val="00084B19"/>
    <w:rsid w:val="00090CF2"/>
    <w:rsid w:val="000A1014"/>
    <w:rsid w:val="000C2423"/>
    <w:rsid w:val="000C6D5E"/>
    <w:rsid w:val="000D7F45"/>
    <w:rsid w:val="001005D3"/>
    <w:rsid w:val="00111FB7"/>
    <w:rsid w:val="001229F9"/>
    <w:rsid w:val="00124A62"/>
    <w:rsid w:val="00142E1D"/>
    <w:rsid w:val="0015273C"/>
    <w:rsid w:val="00160741"/>
    <w:rsid w:val="00165686"/>
    <w:rsid w:val="001943CF"/>
    <w:rsid w:val="001944CD"/>
    <w:rsid w:val="001C06D1"/>
    <w:rsid w:val="001D2E17"/>
    <w:rsid w:val="001D64BC"/>
    <w:rsid w:val="001F1604"/>
    <w:rsid w:val="001F3BB3"/>
    <w:rsid w:val="00205033"/>
    <w:rsid w:val="002550D1"/>
    <w:rsid w:val="00263788"/>
    <w:rsid w:val="00286003"/>
    <w:rsid w:val="002F55BB"/>
    <w:rsid w:val="00322224"/>
    <w:rsid w:val="00350DDE"/>
    <w:rsid w:val="0035556D"/>
    <w:rsid w:val="00370E10"/>
    <w:rsid w:val="00372E12"/>
    <w:rsid w:val="003868A2"/>
    <w:rsid w:val="003A34DF"/>
    <w:rsid w:val="003B4360"/>
    <w:rsid w:val="003C70EA"/>
    <w:rsid w:val="003C78BA"/>
    <w:rsid w:val="003D32FB"/>
    <w:rsid w:val="003D4AEA"/>
    <w:rsid w:val="003E08C6"/>
    <w:rsid w:val="003E13FE"/>
    <w:rsid w:val="003F3AFA"/>
    <w:rsid w:val="003F4043"/>
    <w:rsid w:val="0040205F"/>
    <w:rsid w:val="004106F3"/>
    <w:rsid w:val="00445EBD"/>
    <w:rsid w:val="004514E8"/>
    <w:rsid w:val="004753A4"/>
    <w:rsid w:val="00484458"/>
    <w:rsid w:val="004852AC"/>
    <w:rsid w:val="00491A13"/>
    <w:rsid w:val="00496D7E"/>
    <w:rsid w:val="004A76C8"/>
    <w:rsid w:val="004B6BD5"/>
    <w:rsid w:val="004B7C0A"/>
    <w:rsid w:val="00506B06"/>
    <w:rsid w:val="0051273C"/>
    <w:rsid w:val="00527123"/>
    <w:rsid w:val="00531141"/>
    <w:rsid w:val="00542DAB"/>
    <w:rsid w:val="00577AD8"/>
    <w:rsid w:val="005D485D"/>
    <w:rsid w:val="00637C59"/>
    <w:rsid w:val="0064632B"/>
    <w:rsid w:val="00647B4C"/>
    <w:rsid w:val="006614AF"/>
    <w:rsid w:val="006623CC"/>
    <w:rsid w:val="00676AAD"/>
    <w:rsid w:val="00684048"/>
    <w:rsid w:val="00691C1D"/>
    <w:rsid w:val="006B640E"/>
    <w:rsid w:val="006D2721"/>
    <w:rsid w:val="006E03B8"/>
    <w:rsid w:val="006F112C"/>
    <w:rsid w:val="007039C8"/>
    <w:rsid w:val="007043BC"/>
    <w:rsid w:val="00707C10"/>
    <w:rsid w:val="00720F9F"/>
    <w:rsid w:val="007259CF"/>
    <w:rsid w:val="00752F71"/>
    <w:rsid w:val="00753122"/>
    <w:rsid w:val="00775E11"/>
    <w:rsid w:val="00777579"/>
    <w:rsid w:val="007A7E1C"/>
    <w:rsid w:val="007C4C83"/>
    <w:rsid w:val="008111D1"/>
    <w:rsid w:val="00831A6C"/>
    <w:rsid w:val="00843596"/>
    <w:rsid w:val="00882ADB"/>
    <w:rsid w:val="00893A50"/>
    <w:rsid w:val="00894DE7"/>
    <w:rsid w:val="008B4FDF"/>
    <w:rsid w:val="008F3A50"/>
    <w:rsid w:val="0091591D"/>
    <w:rsid w:val="009267C3"/>
    <w:rsid w:val="00966C98"/>
    <w:rsid w:val="00971409"/>
    <w:rsid w:val="00973B7A"/>
    <w:rsid w:val="009758AD"/>
    <w:rsid w:val="00984668"/>
    <w:rsid w:val="00997350"/>
    <w:rsid w:val="009A412F"/>
    <w:rsid w:val="009A6EBE"/>
    <w:rsid w:val="009B4793"/>
    <w:rsid w:val="009B5D9F"/>
    <w:rsid w:val="009C222D"/>
    <w:rsid w:val="009C39B6"/>
    <w:rsid w:val="009D7220"/>
    <w:rsid w:val="009F3E0D"/>
    <w:rsid w:val="00A00E14"/>
    <w:rsid w:val="00A4373A"/>
    <w:rsid w:val="00A71800"/>
    <w:rsid w:val="00AB2B63"/>
    <w:rsid w:val="00B00FF6"/>
    <w:rsid w:val="00B22283"/>
    <w:rsid w:val="00B27B28"/>
    <w:rsid w:val="00B56659"/>
    <w:rsid w:val="00B7122C"/>
    <w:rsid w:val="00B80F41"/>
    <w:rsid w:val="00BA0725"/>
    <w:rsid w:val="00BB29AF"/>
    <w:rsid w:val="00BB76EB"/>
    <w:rsid w:val="00BE5AE1"/>
    <w:rsid w:val="00BF0D08"/>
    <w:rsid w:val="00C05090"/>
    <w:rsid w:val="00C0579A"/>
    <w:rsid w:val="00C06578"/>
    <w:rsid w:val="00C21094"/>
    <w:rsid w:val="00C2674B"/>
    <w:rsid w:val="00C45D0F"/>
    <w:rsid w:val="00C64D13"/>
    <w:rsid w:val="00C83392"/>
    <w:rsid w:val="00CA4E72"/>
    <w:rsid w:val="00CC29C7"/>
    <w:rsid w:val="00CC6FF1"/>
    <w:rsid w:val="00CF3C64"/>
    <w:rsid w:val="00D12C52"/>
    <w:rsid w:val="00D203E8"/>
    <w:rsid w:val="00D5225B"/>
    <w:rsid w:val="00D61C88"/>
    <w:rsid w:val="00D764C8"/>
    <w:rsid w:val="00DA3AE8"/>
    <w:rsid w:val="00DA7281"/>
    <w:rsid w:val="00E03E65"/>
    <w:rsid w:val="00E066C4"/>
    <w:rsid w:val="00E171AE"/>
    <w:rsid w:val="00E20C1E"/>
    <w:rsid w:val="00E5312C"/>
    <w:rsid w:val="00E74AF8"/>
    <w:rsid w:val="00E75737"/>
    <w:rsid w:val="00E85A07"/>
    <w:rsid w:val="00E861A8"/>
    <w:rsid w:val="00E92844"/>
    <w:rsid w:val="00F37EBA"/>
    <w:rsid w:val="00F47988"/>
    <w:rsid w:val="00F5141D"/>
    <w:rsid w:val="00F61330"/>
    <w:rsid w:val="00F6732D"/>
    <w:rsid w:val="00F7429D"/>
    <w:rsid w:val="00FA7A04"/>
    <w:rsid w:val="00FC15A8"/>
    <w:rsid w:val="00FE16AF"/>
    <w:rsid w:val="00FE21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98368E"/>
  <w15:chartTrackingRefBased/>
  <w15:docId w15:val="{D68B521C-8801-4FFA-A5DD-C224A15E7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6FF1"/>
    <w:rPr>
      <w:rFonts w:ascii="Calibri" w:hAnsi="Calibri"/>
      <w:color w:val="000000" w:themeColor="text1"/>
      <w:sz w:val="24"/>
    </w:rPr>
  </w:style>
  <w:style w:type="paragraph" w:styleId="Heading1">
    <w:name w:val="heading 1"/>
    <w:basedOn w:val="Normal"/>
    <w:next w:val="Normal"/>
    <w:link w:val="Heading1Char"/>
    <w:uiPriority w:val="9"/>
    <w:qFormat/>
    <w:rsid w:val="001F1604"/>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F1604"/>
    <w:pPr>
      <w:keepNext/>
      <w:keepLines/>
      <w:numPr>
        <w:numId w:val="3"/>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1F1604"/>
    <w:pPr>
      <w:keepNext/>
      <w:keepLines/>
      <w:spacing w:before="40" w:after="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1F1604"/>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604"/>
    <w:rPr>
      <w:rFonts w:ascii="Calibri" w:eastAsiaTheme="majorEastAsia" w:hAnsi="Calibri" w:cstheme="majorBidi"/>
      <w:b/>
      <w:color w:val="000000" w:themeColor="text1"/>
      <w:sz w:val="32"/>
      <w:szCs w:val="32"/>
    </w:rPr>
  </w:style>
  <w:style w:type="character" w:customStyle="1" w:styleId="Heading2Char">
    <w:name w:val="Heading 2 Char"/>
    <w:basedOn w:val="DefaultParagraphFont"/>
    <w:link w:val="Heading2"/>
    <w:uiPriority w:val="9"/>
    <w:rsid w:val="001F1604"/>
    <w:rPr>
      <w:rFonts w:ascii="Calibri" w:eastAsiaTheme="majorEastAsia" w:hAnsi="Calibri" w:cstheme="majorBidi"/>
      <w:b/>
      <w:color w:val="000000" w:themeColor="text1"/>
      <w:sz w:val="28"/>
      <w:szCs w:val="26"/>
    </w:rPr>
  </w:style>
  <w:style w:type="character" w:customStyle="1" w:styleId="Heading3Char">
    <w:name w:val="Heading 3 Char"/>
    <w:basedOn w:val="DefaultParagraphFont"/>
    <w:link w:val="Heading3"/>
    <w:uiPriority w:val="9"/>
    <w:rsid w:val="001F1604"/>
    <w:rPr>
      <w:rFonts w:ascii="Calibri" w:eastAsiaTheme="majorEastAsia" w:hAnsi="Calibri" w:cstheme="majorBidi"/>
      <w:b/>
      <w:color w:val="000000" w:themeColor="text1"/>
      <w:sz w:val="28"/>
      <w:szCs w:val="24"/>
    </w:rPr>
  </w:style>
  <w:style w:type="character" w:customStyle="1" w:styleId="Heading4Char">
    <w:name w:val="Heading 4 Char"/>
    <w:basedOn w:val="DefaultParagraphFont"/>
    <w:link w:val="Heading4"/>
    <w:uiPriority w:val="9"/>
    <w:rsid w:val="001F1604"/>
    <w:rPr>
      <w:rFonts w:ascii="Calibri" w:eastAsiaTheme="majorEastAsia" w:hAnsi="Calibri" w:cstheme="majorBidi"/>
      <w:b/>
      <w:iCs/>
      <w:color w:val="000000" w:themeColor="text1"/>
      <w:sz w:val="24"/>
    </w:rPr>
  </w:style>
  <w:style w:type="paragraph" w:styleId="ListParagraph">
    <w:name w:val="List Paragraph"/>
    <w:basedOn w:val="Normal"/>
    <w:uiPriority w:val="34"/>
    <w:qFormat/>
    <w:rsid w:val="00707C10"/>
    <w:pPr>
      <w:ind w:left="720"/>
      <w:contextualSpacing/>
    </w:pPr>
  </w:style>
  <w:style w:type="paragraph" w:styleId="NormalWeb">
    <w:name w:val="Normal (Web)"/>
    <w:basedOn w:val="Normal"/>
    <w:uiPriority w:val="99"/>
    <w:semiHidden/>
    <w:unhideWhenUsed/>
    <w:rsid w:val="00AB2B63"/>
    <w:pPr>
      <w:spacing w:before="100" w:beforeAutospacing="1" w:after="100" w:afterAutospacing="1" w:line="240" w:lineRule="auto"/>
    </w:pPr>
    <w:rPr>
      <w:rFonts w:ascii="Times New Roman" w:eastAsia="Times New Roman" w:hAnsi="Times New Roman" w:cs="Times New Roman"/>
      <w:color w:val="auto"/>
      <w:szCs w:val="24"/>
    </w:rPr>
  </w:style>
  <w:style w:type="character" w:styleId="Hyperlink">
    <w:name w:val="Hyperlink"/>
    <w:basedOn w:val="DefaultParagraphFont"/>
    <w:uiPriority w:val="99"/>
    <w:unhideWhenUsed/>
    <w:rsid w:val="006614AF"/>
    <w:rPr>
      <w:color w:val="0000FF"/>
      <w:u w:val="single"/>
    </w:rPr>
  </w:style>
  <w:style w:type="character" w:styleId="Emphasis">
    <w:name w:val="Emphasis"/>
    <w:basedOn w:val="DefaultParagraphFont"/>
    <w:uiPriority w:val="20"/>
    <w:qFormat/>
    <w:rsid w:val="00016A6E"/>
    <w:rPr>
      <w:i/>
      <w:iCs/>
    </w:rPr>
  </w:style>
  <w:style w:type="paragraph" w:styleId="Caption">
    <w:name w:val="caption"/>
    <w:basedOn w:val="Normal"/>
    <w:next w:val="Normal"/>
    <w:uiPriority w:val="35"/>
    <w:unhideWhenUsed/>
    <w:qFormat/>
    <w:rsid w:val="00E85A07"/>
    <w:pPr>
      <w:spacing w:line="240" w:lineRule="auto"/>
    </w:pPr>
    <w:rPr>
      <w:i/>
      <w:iCs/>
      <w:color w:val="1F497D" w:themeColor="text2"/>
      <w:sz w:val="18"/>
      <w:szCs w:val="18"/>
    </w:rPr>
  </w:style>
  <w:style w:type="paragraph" w:styleId="Header">
    <w:name w:val="header"/>
    <w:basedOn w:val="Normal"/>
    <w:link w:val="HeaderChar"/>
    <w:uiPriority w:val="99"/>
    <w:unhideWhenUsed/>
    <w:rsid w:val="00084B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4B19"/>
    <w:rPr>
      <w:rFonts w:ascii="Calibri" w:hAnsi="Calibri"/>
      <w:color w:val="000000" w:themeColor="text1"/>
      <w:sz w:val="24"/>
    </w:rPr>
  </w:style>
  <w:style w:type="paragraph" w:styleId="Footer">
    <w:name w:val="footer"/>
    <w:basedOn w:val="Normal"/>
    <w:link w:val="FooterChar"/>
    <w:uiPriority w:val="99"/>
    <w:unhideWhenUsed/>
    <w:rsid w:val="00084B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4B19"/>
    <w:rPr>
      <w:rFonts w:ascii="Calibri" w:hAnsi="Calibri"/>
      <w:color w:val="000000" w:themeColor="text1"/>
      <w:sz w:val="24"/>
    </w:rPr>
  </w:style>
  <w:style w:type="character" w:styleId="UnresolvedMention">
    <w:name w:val="Unresolved Mention"/>
    <w:basedOn w:val="DefaultParagraphFont"/>
    <w:uiPriority w:val="99"/>
    <w:semiHidden/>
    <w:unhideWhenUsed/>
    <w:rsid w:val="00C06578"/>
    <w:rPr>
      <w:color w:val="605E5C"/>
      <w:shd w:val="clear" w:color="auto" w:fill="E1DFDD"/>
    </w:rPr>
  </w:style>
  <w:style w:type="paragraph" w:styleId="z-TopofForm">
    <w:name w:val="HTML Top of Form"/>
    <w:basedOn w:val="Normal"/>
    <w:next w:val="Normal"/>
    <w:link w:val="z-TopofFormChar"/>
    <w:hidden/>
    <w:uiPriority w:val="99"/>
    <w:semiHidden/>
    <w:unhideWhenUsed/>
    <w:rsid w:val="005D485D"/>
    <w:pPr>
      <w:pBdr>
        <w:bottom w:val="single" w:sz="6" w:space="1" w:color="auto"/>
      </w:pBdr>
      <w:spacing w:after="0" w:line="240" w:lineRule="auto"/>
      <w:jc w:val="center"/>
    </w:pPr>
    <w:rPr>
      <w:rFonts w:ascii="Arial" w:eastAsia="Times New Roman" w:hAnsi="Arial" w:cs="Arial"/>
      <w:vanish/>
      <w:color w:val="auto"/>
      <w:sz w:val="16"/>
      <w:szCs w:val="16"/>
    </w:rPr>
  </w:style>
  <w:style w:type="character" w:customStyle="1" w:styleId="z-TopofFormChar">
    <w:name w:val="z-Top of Form Char"/>
    <w:basedOn w:val="DefaultParagraphFont"/>
    <w:link w:val="z-TopofForm"/>
    <w:uiPriority w:val="99"/>
    <w:semiHidden/>
    <w:rsid w:val="005D485D"/>
    <w:rPr>
      <w:rFonts w:ascii="Arial" w:eastAsia="Times New Roman" w:hAnsi="Arial" w:cs="Arial"/>
      <w:vanish/>
      <w:sz w:val="16"/>
      <w:szCs w:val="16"/>
    </w:rPr>
  </w:style>
  <w:style w:type="character" w:styleId="CommentReference">
    <w:name w:val="annotation reference"/>
    <w:basedOn w:val="DefaultParagraphFont"/>
    <w:uiPriority w:val="99"/>
    <w:semiHidden/>
    <w:unhideWhenUsed/>
    <w:rsid w:val="00752F71"/>
    <w:rPr>
      <w:sz w:val="16"/>
      <w:szCs w:val="16"/>
    </w:rPr>
  </w:style>
  <w:style w:type="paragraph" w:styleId="CommentText">
    <w:name w:val="annotation text"/>
    <w:basedOn w:val="Normal"/>
    <w:link w:val="CommentTextChar"/>
    <w:uiPriority w:val="99"/>
    <w:semiHidden/>
    <w:unhideWhenUsed/>
    <w:rsid w:val="00752F71"/>
    <w:pPr>
      <w:spacing w:line="240" w:lineRule="auto"/>
    </w:pPr>
    <w:rPr>
      <w:sz w:val="20"/>
      <w:szCs w:val="20"/>
    </w:rPr>
  </w:style>
  <w:style w:type="character" w:customStyle="1" w:styleId="CommentTextChar">
    <w:name w:val="Comment Text Char"/>
    <w:basedOn w:val="DefaultParagraphFont"/>
    <w:link w:val="CommentText"/>
    <w:uiPriority w:val="99"/>
    <w:semiHidden/>
    <w:rsid w:val="00752F71"/>
    <w:rPr>
      <w:rFonts w:ascii="Calibri" w:hAnsi="Calibri"/>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52F71"/>
    <w:rPr>
      <w:b/>
      <w:bCs/>
    </w:rPr>
  </w:style>
  <w:style w:type="character" w:customStyle="1" w:styleId="CommentSubjectChar">
    <w:name w:val="Comment Subject Char"/>
    <w:basedOn w:val="CommentTextChar"/>
    <w:link w:val="CommentSubject"/>
    <w:uiPriority w:val="99"/>
    <w:semiHidden/>
    <w:rsid w:val="00752F71"/>
    <w:rPr>
      <w:rFonts w:ascii="Calibri" w:hAnsi="Calibri"/>
      <w:b/>
      <w:bCs/>
      <w:color w:val="000000" w:themeColor="text1"/>
      <w:sz w:val="20"/>
      <w:szCs w:val="20"/>
    </w:rPr>
  </w:style>
  <w:style w:type="character" w:customStyle="1" w:styleId="fontstyle01">
    <w:name w:val="fontstyle01"/>
    <w:basedOn w:val="DefaultParagraphFont"/>
    <w:rsid w:val="00531141"/>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057110">
      <w:bodyDiv w:val="1"/>
      <w:marLeft w:val="0"/>
      <w:marRight w:val="0"/>
      <w:marTop w:val="0"/>
      <w:marBottom w:val="0"/>
      <w:divBdr>
        <w:top w:val="none" w:sz="0" w:space="0" w:color="auto"/>
        <w:left w:val="none" w:sz="0" w:space="0" w:color="auto"/>
        <w:bottom w:val="none" w:sz="0" w:space="0" w:color="auto"/>
        <w:right w:val="none" w:sz="0" w:space="0" w:color="auto"/>
      </w:divBdr>
    </w:div>
    <w:div w:id="179054343">
      <w:bodyDiv w:val="1"/>
      <w:marLeft w:val="0"/>
      <w:marRight w:val="0"/>
      <w:marTop w:val="0"/>
      <w:marBottom w:val="0"/>
      <w:divBdr>
        <w:top w:val="none" w:sz="0" w:space="0" w:color="auto"/>
        <w:left w:val="none" w:sz="0" w:space="0" w:color="auto"/>
        <w:bottom w:val="none" w:sz="0" w:space="0" w:color="auto"/>
        <w:right w:val="none" w:sz="0" w:space="0" w:color="auto"/>
      </w:divBdr>
      <w:divsChild>
        <w:div w:id="647438289">
          <w:marLeft w:val="0"/>
          <w:marRight w:val="0"/>
          <w:marTop w:val="0"/>
          <w:marBottom w:val="0"/>
          <w:divBdr>
            <w:top w:val="single" w:sz="2" w:space="0" w:color="D9D9E3"/>
            <w:left w:val="single" w:sz="2" w:space="0" w:color="D9D9E3"/>
            <w:bottom w:val="single" w:sz="2" w:space="0" w:color="D9D9E3"/>
            <w:right w:val="single" w:sz="2" w:space="0" w:color="D9D9E3"/>
          </w:divBdr>
          <w:divsChild>
            <w:div w:id="1554537823">
              <w:marLeft w:val="0"/>
              <w:marRight w:val="0"/>
              <w:marTop w:val="0"/>
              <w:marBottom w:val="0"/>
              <w:divBdr>
                <w:top w:val="single" w:sz="2" w:space="0" w:color="D9D9E3"/>
                <w:left w:val="single" w:sz="2" w:space="0" w:color="D9D9E3"/>
                <w:bottom w:val="single" w:sz="2" w:space="0" w:color="D9D9E3"/>
                <w:right w:val="single" w:sz="2" w:space="0" w:color="D9D9E3"/>
              </w:divBdr>
              <w:divsChild>
                <w:div w:id="1325938137">
                  <w:marLeft w:val="0"/>
                  <w:marRight w:val="0"/>
                  <w:marTop w:val="0"/>
                  <w:marBottom w:val="0"/>
                  <w:divBdr>
                    <w:top w:val="single" w:sz="2" w:space="0" w:color="D9D9E3"/>
                    <w:left w:val="single" w:sz="2" w:space="0" w:color="D9D9E3"/>
                    <w:bottom w:val="single" w:sz="2" w:space="0" w:color="D9D9E3"/>
                    <w:right w:val="single" w:sz="2" w:space="0" w:color="D9D9E3"/>
                  </w:divBdr>
                  <w:divsChild>
                    <w:div w:id="1392849719">
                      <w:marLeft w:val="0"/>
                      <w:marRight w:val="0"/>
                      <w:marTop w:val="0"/>
                      <w:marBottom w:val="0"/>
                      <w:divBdr>
                        <w:top w:val="single" w:sz="2" w:space="0" w:color="D9D9E3"/>
                        <w:left w:val="single" w:sz="2" w:space="0" w:color="D9D9E3"/>
                        <w:bottom w:val="single" w:sz="2" w:space="0" w:color="D9D9E3"/>
                        <w:right w:val="single" w:sz="2" w:space="0" w:color="D9D9E3"/>
                      </w:divBdr>
                      <w:divsChild>
                        <w:div w:id="1133670637">
                          <w:marLeft w:val="0"/>
                          <w:marRight w:val="0"/>
                          <w:marTop w:val="0"/>
                          <w:marBottom w:val="0"/>
                          <w:divBdr>
                            <w:top w:val="single" w:sz="2" w:space="0" w:color="auto"/>
                            <w:left w:val="single" w:sz="2" w:space="0" w:color="auto"/>
                            <w:bottom w:val="single" w:sz="6" w:space="0" w:color="auto"/>
                            <w:right w:val="single" w:sz="2" w:space="0" w:color="auto"/>
                          </w:divBdr>
                          <w:divsChild>
                            <w:div w:id="551381885">
                              <w:marLeft w:val="0"/>
                              <w:marRight w:val="0"/>
                              <w:marTop w:val="100"/>
                              <w:marBottom w:val="100"/>
                              <w:divBdr>
                                <w:top w:val="single" w:sz="2" w:space="0" w:color="D9D9E3"/>
                                <w:left w:val="single" w:sz="2" w:space="0" w:color="D9D9E3"/>
                                <w:bottom w:val="single" w:sz="2" w:space="0" w:color="D9D9E3"/>
                                <w:right w:val="single" w:sz="2" w:space="0" w:color="D9D9E3"/>
                              </w:divBdr>
                              <w:divsChild>
                                <w:div w:id="193467678">
                                  <w:marLeft w:val="0"/>
                                  <w:marRight w:val="0"/>
                                  <w:marTop w:val="0"/>
                                  <w:marBottom w:val="0"/>
                                  <w:divBdr>
                                    <w:top w:val="single" w:sz="2" w:space="0" w:color="D9D9E3"/>
                                    <w:left w:val="single" w:sz="2" w:space="0" w:color="D9D9E3"/>
                                    <w:bottom w:val="single" w:sz="2" w:space="0" w:color="D9D9E3"/>
                                    <w:right w:val="single" w:sz="2" w:space="0" w:color="D9D9E3"/>
                                  </w:divBdr>
                                  <w:divsChild>
                                    <w:div w:id="1694261705">
                                      <w:marLeft w:val="0"/>
                                      <w:marRight w:val="0"/>
                                      <w:marTop w:val="0"/>
                                      <w:marBottom w:val="0"/>
                                      <w:divBdr>
                                        <w:top w:val="single" w:sz="2" w:space="0" w:color="D9D9E3"/>
                                        <w:left w:val="single" w:sz="2" w:space="0" w:color="D9D9E3"/>
                                        <w:bottom w:val="single" w:sz="2" w:space="0" w:color="D9D9E3"/>
                                        <w:right w:val="single" w:sz="2" w:space="0" w:color="D9D9E3"/>
                                      </w:divBdr>
                                      <w:divsChild>
                                        <w:div w:id="107744293">
                                          <w:marLeft w:val="0"/>
                                          <w:marRight w:val="0"/>
                                          <w:marTop w:val="0"/>
                                          <w:marBottom w:val="0"/>
                                          <w:divBdr>
                                            <w:top w:val="single" w:sz="2" w:space="0" w:color="D9D9E3"/>
                                            <w:left w:val="single" w:sz="2" w:space="0" w:color="D9D9E3"/>
                                            <w:bottom w:val="single" w:sz="2" w:space="0" w:color="D9D9E3"/>
                                            <w:right w:val="single" w:sz="2" w:space="0" w:color="D9D9E3"/>
                                          </w:divBdr>
                                          <w:divsChild>
                                            <w:div w:id="8138400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9937310">
          <w:marLeft w:val="0"/>
          <w:marRight w:val="0"/>
          <w:marTop w:val="0"/>
          <w:marBottom w:val="0"/>
          <w:divBdr>
            <w:top w:val="none" w:sz="0" w:space="0" w:color="auto"/>
            <w:left w:val="none" w:sz="0" w:space="0" w:color="auto"/>
            <w:bottom w:val="none" w:sz="0" w:space="0" w:color="auto"/>
            <w:right w:val="none" w:sz="0" w:space="0" w:color="auto"/>
          </w:divBdr>
        </w:div>
      </w:divsChild>
    </w:div>
    <w:div w:id="1155608737">
      <w:bodyDiv w:val="1"/>
      <w:marLeft w:val="0"/>
      <w:marRight w:val="0"/>
      <w:marTop w:val="0"/>
      <w:marBottom w:val="0"/>
      <w:divBdr>
        <w:top w:val="none" w:sz="0" w:space="0" w:color="auto"/>
        <w:left w:val="none" w:sz="0" w:space="0" w:color="auto"/>
        <w:bottom w:val="none" w:sz="0" w:space="0" w:color="auto"/>
        <w:right w:val="none" w:sz="0" w:space="0" w:color="auto"/>
      </w:divBdr>
    </w:div>
    <w:div w:id="1652250949">
      <w:bodyDiv w:val="1"/>
      <w:marLeft w:val="0"/>
      <w:marRight w:val="0"/>
      <w:marTop w:val="0"/>
      <w:marBottom w:val="0"/>
      <w:divBdr>
        <w:top w:val="none" w:sz="0" w:space="0" w:color="auto"/>
        <w:left w:val="none" w:sz="0" w:space="0" w:color="auto"/>
        <w:bottom w:val="none" w:sz="0" w:space="0" w:color="auto"/>
        <w:right w:val="none" w:sz="0" w:space="0" w:color="auto"/>
      </w:divBdr>
      <w:divsChild>
        <w:div w:id="586767383">
          <w:marLeft w:val="0"/>
          <w:marRight w:val="0"/>
          <w:marTop w:val="0"/>
          <w:marBottom w:val="0"/>
          <w:divBdr>
            <w:top w:val="single" w:sz="2" w:space="0" w:color="D9D9E3"/>
            <w:left w:val="single" w:sz="2" w:space="0" w:color="D9D9E3"/>
            <w:bottom w:val="single" w:sz="2" w:space="0" w:color="D9D9E3"/>
            <w:right w:val="single" w:sz="2" w:space="0" w:color="D9D9E3"/>
          </w:divBdr>
          <w:divsChild>
            <w:div w:id="78991220">
              <w:marLeft w:val="0"/>
              <w:marRight w:val="0"/>
              <w:marTop w:val="0"/>
              <w:marBottom w:val="0"/>
              <w:divBdr>
                <w:top w:val="single" w:sz="2" w:space="0" w:color="D9D9E3"/>
                <w:left w:val="single" w:sz="2" w:space="0" w:color="D9D9E3"/>
                <w:bottom w:val="single" w:sz="2" w:space="0" w:color="D9D9E3"/>
                <w:right w:val="single" w:sz="2" w:space="0" w:color="D9D9E3"/>
              </w:divBdr>
              <w:divsChild>
                <w:div w:id="717556814">
                  <w:marLeft w:val="0"/>
                  <w:marRight w:val="0"/>
                  <w:marTop w:val="0"/>
                  <w:marBottom w:val="0"/>
                  <w:divBdr>
                    <w:top w:val="single" w:sz="2" w:space="0" w:color="D9D9E3"/>
                    <w:left w:val="single" w:sz="2" w:space="0" w:color="D9D9E3"/>
                    <w:bottom w:val="single" w:sz="2" w:space="0" w:color="D9D9E3"/>
                    <w:right w:val="single" w:sz="2" w:space="0" w:color="D9D9E3"/>
                  </w:divBdr>
                  <w:divsChild>
                    <w:div w:id="907157817">
                      <w:marLeft w:val="0"/>
                      <w:marRight w:val="0"/>
                      <w:marTop w:val="0"/>
                      <w:marBottom w:val="0"/>
                      <w:divBdr>
                        <w:top w:val="single" w:sz="2" w:space="0" w:color="D9D9E3"/>
                        <w:left w:val="single" w:sz="2" w:space="0" w:color="D9D9E3"/>
                        <w:bottom w:val="single" w:sz="2" w:space="0" w:color="D9D9E3"/>
                        <w:right w:val="single" w:sz="2" w:space="0" w:color="D9D9E3"/>
                      </w:divBdr>
                      <w:divsChild>
                        <w:div w:id="1608392948">
                          <w:marLeft w:val="0"/>
                          <w:marRight w:val="0"/>
                          <w:marTop w:val="0"/>
                          <w:marBottom w:val="0"/>
                          <w:divBdr>
                            <w:top w:val="single" w:sz="2" w:space="0" w:color="auto"/>
                            <w:left w:val="single" w:sz="2" w:space="0" w:color="auto"/>
                            <w:bottom w:val="single" w:sz="6" w:space="0" w:color="auto"/>
                            <w:right w:val="single" w:sz="2" w:space="0" w:color="auto"/>
                          </w:divBdr>
                          <w:divsChild>
                            <w:div w:id="263850050">
                              <w:marLeft w:val="0"/>
                              <w:marRight w:val="0"/>
                              <w:marTop w:val="100"/>
                              <w:marBottom w:val="100"/>
                              <w:divBdr>
                                <w:top w:val="single" w:sz="2" w:space="0" w:color="D9D9E3"/>
                                <w:left w:val="single" w:sz="2" w:space="0" w:color="D9D9E3"/>
                                <w:bottom w:val="single" w:sz="2" w:space="0" w:color="D9D9E3"/>
                                <w:right w:val="single" w:sz="2" w:space="0" w:color="D9D9E3"/>
                              </w:divBdr>
                              <w:divsChild>
                                <w:div w:id="667752827">
                                  <w:marLeft w:val="0"/>
                                  <w:marRight w:val="0"/>
                                  <w:marTop w:val="0"/>
                                  <w:marBottom w:val="0"/>
                                  <w:divBdr>
                                    <w:top w:val="single" w:sz="2" w:space="0" w:color="D9D9E3"/>
                                    <w:left w:val="single" w:sz="2" w:space="0" w:color="D9D9E3"/>
                                    <w:bottom w:val="single" w:sz="2" w:space="0" w:color="D9D9E3"/>
                                    <w:right w:val="single" w:sz="2" w:space="0" w:color="D9D9E3"/>
                                  </w:divBdr>
                                  <w:divsChild>
                                    <w:div w:id="147944060">
                                      <w:marLeft w:val="0"/>
                                      <w:marRight w:val="0"/>
                                      <w:marTop w:val="0"/>
                                      <w:marBottom w:val="0"/>
                                      <w:divBdr>
                                        <w:top w:val="single" w:sz="2" w:space="0" w:color="D9D9E3"/>
                                        <w:left w:val="single" w:sz="2" w:space="0" w:color="D9D9E3"/>
                                        <w:bottom w:val="single" w:sz="2" w:space="0" w:color="D9D9E3"/>
                                        <w:right w:val="single" w:sz="2" w:space="0" w:color="D9D9E3"/>
                                      </w:divBdr>
                                      <w:divsChild>
                                        <w:div w:id="1395353981">
                                          <w:marLeft w:val="0"/>
                                          <w:marRight w:val="0"/>
                                          <w:marTop w:val="0"/>
                                          <w:marBottom w:val="0"/>
                                          <w:divBdr>
                                            <w:top w:val="single" w:sz="2" w:space="0" w:color="D9D9E3"/>
                                            <w:left w:val="single" w:sz="2" w:space="0" w:color="D9D9E3"/>
                                            <w:bottom w:val="single" w:sz="2" w:space="0" w:color="D9D9E3"/>
                                            <w:right w:val="single" w:sz="2" w:space="0" w:color="D9D9E3"/>
                                          </w:divBdr>
                                          <w:divsChild>
                                            <w:div w:id="14043712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9188297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spring.io/why-spring"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aws.amazon.com/id/what-is/restful-a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B0B6D-6B6B-4E11-BAA5-FB207EB46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9</TotalTime>
  <Pages>12</Pages>
  <Words>5496</Words>
  <Characters>3133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80</cp:revision>
  <dcterms:created xsi:type="dcterms:W3CDTF">2023-03-14T12:31:00Z</dcterms:created>
  <dcterms:modified xsi:type="dcterms:W3CDTF">2023-05-10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65f090-365d-3491-835c-f9782b51d1aa</vt:lpwstr>
  </property>
  <property fmtid="{D5CDD505-2E9C-101B-9397-08002B2CF9AE}" pid="24" name="Mendeley Citation Style_1">
    <vt:lpwstr>http://www.zotero.org/styles/harvard-cite-them-right</vt:lpwstr>
  </property>
</Properties>
</file>